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3FB66" w14:textId="32AF3BC5" w:rsidR="008E6F40" w:rsidRPr="00AF2135" w:rsidRDefault="001655EF" w:rsidP="006538EB">
      <w:pPr>
        <w:spacing w:line="480" w:lineRule="auto"/>
      </w:pPr>
      <w:r w:rsidRPr="00AF2135">
        <w:t>mspms: a R package and graphical interface for</w:t>
      </w:r>
      <w:r w:rsidR="00231C38">
        <w:t xml:space="preserve"> the</w:t>
      </w:r>
      <w:r w:rsidRPr="00AF2135">
        <w:t xml:space="preserve"> analysis of </w:t>
      </w:r>
      <w:r w:rsidR="005D3558" w:rsidRPr="00AF2135">
        <w:t xml:space="preserve">multiplex </w:t>
      </w:r>
      <w:r w:rsidR="00C04DA5">
        <w:t xml:space="preserve">protease </w:t>
      </w:r>
      <w:r w:rsidR="005D3558" w:rsidRPr="00AF2135">
        <w:t xml:space="preserve">substrate profiling </w:t>
      </w:r>
      <w:r w:rsidR="007C07C8">
        <w:t>data</w:t>
      </w:r>
      <w:r w:rsidRPr="00AF2135">
        <w:t xml:space="preserve">. </w:t>
      </w:r>
    </w:p>
    <w:p w14:paraId="7E2AAC66" w14:textId="74EFEC04"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041219DE" w14:textId="2F93EAAF" w:rsidR="009975B8"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486B6DE0" w14:textId="77777777" w:rsidR="00F41353" w:rsidRPr="00F41353" w:rsidRDefault="00F41353" w:rsidP="00E92335">
      <w:pPr>
        <w:spacing w:line="480" w:lineRule="auto"/>
        <w:rPr>
          <w:rFonts w:cs="Arial"/>
        </w:rPr>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13CBA19D" w14:textId="0AA2CAA8" w:rsidR="00DD5FB1" w:rsidRDefault="00717ECB" w:rsidP="00E92335">
      <w:pPr>
        <w:spacing w:line="480" w:lineRule="auto"/>
      </w:pPr>
      <w:r>
        <w:t xml:space="preserve">Multiplex Substrate Profiling by Mass Spectrometry (MSP-MS) is a </w:t>
      </w:r>
      <w:r w:rsidR="00D7098F">
        <w:t xml:space="preserve">robust </w:t>
      </w:r>
      <w:r>
        <w:t xml:space="preserve">method </w:t>
      </w:r>
      <w:r w:rsidR="0064512C">
        <w:t xml:space="preserve">for determining </w:t>
      </w:r>
      <w:r>
        <w:t xml:space="preserve">the substrate specificity of </w:t>
      </w:r>
      <w:r w:rsidR="00113FB6">
        <w:t>proteolytic enzymes</w:t>
      </w:r>
      <w:r>
        <w:t xml:space="preserve">. </w:t>
      </w:r>
      <w:r w:rsidR="0064512C">
        <w:t>It is a valuable tool for researche</w:t>
      </w:r>
      <w:r w:rsidR="006D691F">
        <w:t>rs</w:t>
      </w:r>
      <w:r w:rsidR="0064512C">
        <w:t xml:space="preserve"> studying proteases</w:t>
      </w:r>
      <w:r w:rsidR="00C97CFD">
        <w:t>,</w:t>
      </w:r>
      <w:r w:rsidR="0064512C">
        <w:t xml:space="preserve"> enabling </w:t>
      </w:r>
      <w:r w:rsidR="00004A5C">
        <w:t xml:space="preserve">the </w:t>
      </w:r>
      <w:r w:rsidR="00830E43">
        <w:t>design</w:t>
      </w:r>
      <w:r w:rsidR="006965D9">
        <w:t xml:space="preserve"> </w:t>
      </w:r>
      <w:r w:rsidR="00004A5C">
        <w:t xml:space="preserve">of novel </w:t>
      </w:r>
      <w:r w:rsidR="006965D9">
        <w:t xml:space="preserve">reporter </w:t>
      </w:r>
      <w:r w:rsidR="001E22CA">
        <w:t>substrates, inhibitors</w:t>
      </w:r>
      <w:r w:rsidR="00830E43">
        <w:t>, diagnostics</w:t>
      </w:r>
      <w:r w:rsidR="006965D9">
        <w:t xml:space="preserve"> or </w:t>
      </w:r>
      <w:r w:rsidR="00830E43">
        <w:t>protease-activ</w:t>
      </w:r>
      <w:r w:rsidR="006965D9">
        <w:t>ated therapeutics</w:t>
      </w:r>
      <w:r w:rsidR="00CE3393">
        <w:t>. In addition, MSP-MS has been</w:t>
      </w:r>
      <w:r w:rsidR="005C1D19">
        <w:t xml:space="preserve"> used to discover new enzyme activities in complex biological samples. </w:t>
      </w:r>
      <w:r w:rsidR="00CE3393">
        <w:t xml:space="preserve"> </w:t>
      </w:r>
      <w:r w:rsidR="000E5197" w:rsidRPr="000E5197">
        <w:t>However, analyzing the resulting mass spectrometry data is a complex process involving multiple steps, often presenting challenges for researchers without strong programming skills</w:t>
      </w:r>
      <w:r w:rsidR="00A45C4E">
        <w:t xml:space="preserve">. </w:t>
      </w:r>
      <w:r w:rsidR="006965D9">
        <w:t xml:space="preserve"> </w:t>
      </w:r>
      <w:r w:rsidR="00656983">
        <w:t>T</w:t>
      </w:r>
      <w:r w:rsidR="00656983" w:rsidRPr="00656983">
        <w:t>o address this, we developed the mspms R package, complemented by a user-friendly graphical interface</w:t>
      </w:r>
      <w:r w:rsidR="00CF6E3A">
        <w:t xml:space="preserve"> </w:t>
      </w:r>
      <w:r w:rsidR="00231C38">
        <w:t xml:space="preserve">that is </w:t>
      </w:r>
      <w:r w:rsidR="00CF6E3A">
        <w:t xml:space="preserve">freely available on the web at </w:t>
      </w:r>
      <w:commentRangeStart w:id="0"/>
      <w:r w:rsidR="00E64827">
        <w:fldChar w:fldCharType="begin"/>
      </w:r>
      <w:r w:rsidR="00E64827">
        <w:instrText>HYPERLINK "https://gonzalezlab.shinyapps.io/mspms_shiny/"</w:instrText>
      </w:r>
      <w:r w:rsidR="00E64827">
        <w:fldChar w:fldCharType="separate"/>
      </w:r>
      <w:r w:rsidR="00E64827" w:rsidRPr="00E64827">
        <w:rPr>
          <w:rStyle w:val="Hyperlink"/>
        </w:rPr>
        <w:t>https://gonzalezlab.shinyapps.io/mspms_shiny/</w:t>
      </w:r>
      <w:r w:rsidR="00E64827">
        <w:fldChar w:fldCharType="end"/>
      </w:r>
      <w:r w:rsidR="00656983" w:rsidRPr="00656983">
        <w:t xml:space="preserve">. </w:t>
      </w:r>
      <w:commentRangeEnd w:id="0"/>
      <w:r w:rsidR="00E64827">
        <w:rPr>
          <w:rStyle w:val="CommentReference"/>
        </w:rPr>
        <w:commentReference w:id="0"/>
      </w:r>
      <w:r w:rsidR="00656983" w:rsidRPr="00656983">
        <w:t xml:space="preserve">This </w:t>
      </w:r>
      <w:r w:rsidR="00656983" w:rsidRPr="00656983">
        <w:lastRenderedPageBreak/>
        <w:t>software facilitates efficient and reproducible MSP-MS data analysis, adhering to best practices. Here, we demonstrate its application by characterizing the sequence specificity of four well-studied cathepsin proteases. Our results validate the package's ability to accurately determine expected sequence specificities while offering enhanced capabilities compared to previous MSP-MS analysis tools.</w:t>
      </w:r>
      <w:r w:rsidR="00656983">
        <w:t xml:space="preserve"> </w:t>
      </w:r>
    </w:p>
    <w:p w14:paraId="7C4D0D58" w14:textId="77777777" w:rsidR="00F41353" w:rsidRDefault="00F41353"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5894DF9D" w14:textId="356CBA43"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w:t>
      </w:r>
      <w:r w:rsidR="00184F8E">
        <w:t xml:space="preserve">It involves incubating </w:t>
      </w:r>
      <w:r w:rsidR="00273727">
        <w:t xml:space="preserve">a rationally designed </w:t>
      </w:r>
      <w:r w:rsidR="00215DF6">
        <w:t xml:space="preserve">peptide </w:t>
      </w:r>
      <w:r w:rsidR="00273727">
        <w:t>library</w:t>
      </w:r>
      <w:r w:rsidR="00215DF6">
        <w:t xml:space="preserve"> </w:t>
      </w:r>
      <w:r w:rsidR="00AE2C5C">
        <w:t>with</w:t>
      </w:r>
      <w:r w:rsidR="00273727">
        <w:t xml:space="preserve"> a protease</w:t>
      </w:r>
      <w:r w:rsidR="00AE2C5C">
        <w:t xml:space="preserve"> directly or a </w:t>
      </w:r>
      <w:r w:rsidR="00273727">
        <w:t>protease</w:t>
      </w:r>
      <w:r w:rsidR="00AE2C5C">
        <w:t>-containing biological sample</w:t>
      </w:r>
      <w:r w:rsidR="00F27C85">
        <w:t xml:space="preserve"> under defined conditions (e.g. in the presence and absence of a protease inhibitor)</w:t>
      </w:r>
      <w:r w:rsidR="00215DF6">
        <w:t xml:space="preserve">. </w:t>
      </w:r>
      <w:r w:rsidR="00616263">
        <w:t xml:space="preserve"> </w:t>
      </w:r>
      <w:r w:rsidR="00F712C2">
        <w:t>T</w:t>
      </w:r>
      <w:r w:rsidR="00F712C2" w:rsidRPr="00F712C2">
        <w:t>he resulting cleaved peptides are then identified and quantified using mass spectrometry to reveal the enzyme's substrate preferences</w:t>
      </w:r>
      <w:r w:rsidR="00F27C85">
        <w:t xml:space="preserve"> </w:t>
      </w:r>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97CB07B" w14:textId="77777777" w:rsidR="00F41353" w:rsidRPr="00F41353" w:rsidRDefault="00F41353" w:rsidP="00E92335">
      <w:pPr>
        <w:spacing w:line="480" w:lineRule="auto"/>
      </w:pPr>
    </w:p>
    <w:p w14:paraId="1C91A135" w14:textId="54D5273F" w:rsidR="00273727" w:rsidRDefault="00203808" w:rsidP="00E92335">
      <w:pPr>
        <w:spacing w:line="480" w:lineRule="auto"/>
      </w:pPr>
      <w:r>
        <w:t xml:space="preserve">MSP-MS is </w:t>
      </w:r>
      <w:r w:rsidR="00D55916">
        <w:t xml:space="preserve">a versatile </w:t>
      </w:r>
      <w:r w:rsidR="00C543E4">
        <w:t xml:space="preserve">technique accessible to a broad range </w:t>
      </w:r>
      <w:r>
        <w:t xml:space="preserve">of researchers </w:t>
      </w:r>
      <w:r w:rsidR="00C543E4">
        <w:t xml:space="preserve">due to </w:t>
      </w:r>
      <w:r w:rsidR="006A0DA1">
        <w:t xml:space="preserve">its minimal requirements: </w:t>
      </w:r>
      <w:r>
        <w:t xml:space="preserve">a </w:t>
      </w:r>
      <w:r w:rsidR="001E550E">
        <w:t>synthetic</w:t>
      </w:r>
      <w:r>
        <w:t xml:space="preserve"> peptide library, </w:t>
      </w:r>
      <w:r w:rsidR="00F712C2">
        <w:t xml:space="preserve">a </w:t>
      </w:r>
      <w:r>
        <w:t>mass spectrometer, and</w:t>
      </w:r>
      <w:r w:rsidR="006A0DA1">
        <w:t xml:space="preserve"> a protease</w:t>
      </w:r>
      <w:r w:rsidR="002071E6">
        <w:t>-containing</w:t>
      </w:r>
      <w:r>
        <w:t xml:space="preserve"> sample. </w:t>
      </w:r>
      <w:r w:rsidR="00273727">
        <w:t>While</w:t>
      </w:r>
      <w:r w:rsidR="00E16F89">
        <w:t xml:space="preserve"> </w:t>
      </w:r>
      <w:r w:rsidR="002071E6">
        <w:t xml:space="preserve">conceptually </w:t>
      </w:r>
      <w:r w:rsidR="0070128B">
        <w:t>straightforward</w:t>
      </w:r>
      <w:r w:rsidR="00E16F89">
        <w:t>, MSP-MS</w:t>
      </w:r>
      <w:r w:rsidR="00273727">
        <w:t xml:space="preserve"> </w:t>
      </w:r>
      <w:r w:rsidR="00FB58AD">
        <w:t xml:space="preserve">generates complex, </w:t>
      </w:r>
      <w:r w:rsidR="00273727">
        <w:t>high</w:t>
      </w:r>
      <w:r w:rsidR="00231C38">
        <w:t>-</w:t>
      </w:r>
      <w:r w:rsidR="00273727">
        <w:t>dimensional data</w:t>
      </w:r>
      <w:r w:rsidR="006C7074">
        <w:t>sets</w:t>
      </w:r>
      <w:r w:rsidR="00273727">
        <w:t xml:space="preserve"> that</w:t>
      </w:r>
      <w:r w:rsidR="006C7074">
        <w:t xml:space="preserve"> pose significant analytical challenges for</w:t>
      </w:r>
      <w:r w:rsidR="00C7002C">
        <w:t xml:space="preserve"> </w:t>
      </w:r>
      <w:r w:rsidR="00616263">
        <w:t>bio</w:t>
      </w:r>
      <w:r w:rsidR="00190C83">
        <w:t>chemists</w:t>
      </w:r>
      <w:r w:rsidR="00616263">
        <w:t xml:space="preserve"> to analyze. </w:t>
      </w:r>
      <w:r w:rsidR="006961C6" w:rsidRPr="006961C6">
        <w:t>Rigorous data analysis is essential for accurate interpretation and involves multiple steps</w:t>
      </w:r>
      <w:r w:rsidR="006961C6">
        <w:t xml:space="preserve">. </w:t>
      </w:r>
      <w:r w:rsidR="00464613">
        <w:t xml:space="preserve">These include data </w:t>
      </w:r>
      <w:r w:rsidR="00203F2F">
        <w:t>preprocess</w:t>
      </w:r>
      <w:r w:rsidR="00464613">
        <w:t xml:space="preserve">ing, quality control, </w:t>
      </w:r>
      <w:r w:rsidR="00B60376">
        <w:t>normaliz</w:t>
      </w:r>
      <w:r w:rsidR="00464613">
        <w:t>ation</w:t>
      </w:r>
      <w:r w:rsidR="00B60376">
        <w:t>, outlier dete</w:t>
      </w:r>
      <w:r w:rsidR="00134F26">
        <w:t xml:space="preserve">rmination, </w:t>
      </w:r>
      <w:r w:rsidR="00B60376">
        <w:t>imput</w:t>
      </w:r>
      <w:r w:rsidR="00134F26">
        <w:t>ation of</w:t>
      </w:r>
      <w:r w:rsidR="00134F26" w:rsidRPr="00134F26">
        <w:t xml:space="preserve"> </w:t>
      </w:r>
      <w:r w:rsidR="00134F26">
        <w:t>missing values</w:t>
      </w:r>
      <w:r w:rsidR="00B60376">
        <w:t xml:space="preserve">, </w:t>
      </w:r>
      <w:r w:rsidR="00124DAF">
        <w:t xml:space="preserve">identification of </w:t>
      </w:r>
      <w:r w:rsidR="00B60376">
        <w:t>cleavage motifs</w:t>
      </w:r>
      <w:r w:rsidR="00124DAF">
        <w:t xml:space="preserve"> and subs</w:t>
      </w:r>
      <w:r w:rsidR="009A63A3">
        <w:t>e</w:t>
      </w:r>
      <w:r w:rsidR="00124DAF">
        <w:t xml:space="preserve">quent </w:t>
      </w:r>
      <w:r w:rsidR="00C7002C">
        <w:t>statistic</w:t>
      </w:r>
      <w:r w:rsidR="009A63A3">
        <w:t>al analysis</w:t>
      </w:r>
      <w:r w:rsidR="00C7002C">
        <w:t xml:space="preserve"> and visualization</w:t>
      </w:r>
      <w:r w:rsidR="00B60376">
        <w:t xml:space="preserve">. </w:t>
      </w:r>
    </w:p>
    <w:p w14:paraId="766FAA95" w14:textId="77777777" w:rsidR="00F41353" w:rsidRDefault="00F41353" w:rsidP="00E92335">
      <w:pPr>
        <w:spacing w:line="480" w:lineRule="auto"/>
      </w:pPr>
    </w:p>
    <w:p w14:paraId="18C466F5" w14:textId="179F3256" w:rsidR="0064426F" w:rsidRDefault="00273727" w:rsidP="00E92335">
      <w:pPr>
        <w:spacing w:line="480" w:lineRule="auto"/>
      </w:pPr>
      <w:r>
        <w:t xml:space="preserve">A </w:t>
      </w:r>
      <w:r w:rsidR="003B38F8">
        <w:t xml:space="preserve">robust data analysis pipeline is essential for </w:t>
      </w:r>
      <w:r>
        <w:t>any experimental method</w:t>
      </w:r>
      <w:r w:rsidR="003B38F8">
        <w:t xml:space="preserve"> </w:t>
      </w:r>
      <w:r w:rsidR="00970434">
        <w:t>generating complex</w:t>
      </w:r>
      <w:r w:rsidR="00616263">
        <w:t xml:space="preserve"> data</w:t>
      </w:r>
      <w:r w:rsidR="00E16F89">
        <w:t xml:space="preserve">. </w:t>
      </w:r>
      <w:r w:rsidR="00B91568">
        <w:t>Irreproducible</w:t>
      </w:r>
      <w:r w:rsidR="00203808">
        <w:t xml:space="preserve"> analysis </w:t>
      </w:r>
      <w:r w:rsidR="006C149C">
        <w:t xml:space="preserve">is a pervasive issue </w:t>
      </w:r>
      <w:r w:rsidR="00203808">
        <w:t xml:space="preserve">in biological </w:t>
      </w:r>
      <w:r w:rsidR="00B91568">
        <w:t>research that has led to many faulty conclusion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6D14C1">
        <w:rPr>
          <w:vertAlign w:val="superscript"/>
        </w:rPr>
        <w:t>,</w:t>
      </w:r>
      <w:r w:rsidR="006D14C1">
        <w:fldChar w:fldCharType="begin"/>
      </w:r>
      <w:r w:rsidR="006D14C1">
        <w:instrText xml:space="preserve"> ADDIN ZOTERO_ITEM CSL_CITATION {"citationID":"nqRSx8Wi","properties":{"formattedCitation":"\\super 4\\nosupersub{}","plainCitation":"4","noteIndex":0},"citationItems":[{"id":6492,"uris":["http://zotero.org/users/6494753/items/FRJNHG2A"],"itemData":{"id":6492,"type":"article-journal","container-title":"PLOS Biology","language":"en","source":"Zotero","title":"The Economics of Reproducibility in Preclinical Research","author":[{"family":"Freedman","given":"Leonard P"},{"family":"Cockburn","given":"Iain M"},{"family":"Simcoe","given":"Timothy S"}],"issued":{"date-parts":[["2015"]]}}}],"schema":"https://github.com/citation-style-language/schema/raw/master/csl-citation.json"} </w:instrText>
      </w:r>
      <w:r w:rsidR="006D14C1">
        <w:fldChar w:fldCharType="separate"/>
      </w:r>
      <w:r w:rsidR="006D14C1" w:rsidRPr="006D14C1">
        <w:rPr>
          <w:rFonts w:ascii="Aptos" w:cs="Times New Roman"/>
          <w:vertAlign w:val="superscript"/>
        </w:rPr>
        <w:t>4</w:t>
      </w:r>
      <w:r w:rsidR="006D14C1">
        <w:fldChar w:fldCharType="end"/>
      </w:r>
      <w:r w:rsidR="00535BBE" w:rsidRPr="00535BBE">
        <w:rPr>
          <w:vertAlign w:val="superscript"/>
        </w:rPr>
        <w:t>,</w:t>
      </w:r>
      <w:r w:rsidR="00535BBE">
        <w:fldChar w:fldCharType="begin"/>
      </w:r>
      <w:r w:rsidR="00535BBE">
        <w:instrText xml:space="preserve"> ADDIN ZOTERO_ITEM CSL_CITATION {"citationID":"6tVJAaUs","properties":{"formattedCitation":"\\super 5\\nosupersub{}","plainCitation":"5","noteIndex":0},"citationItems":[{"id":6494,"uris":["http://zotero.org/users/6494753/items/26JJZUY8"],"itemData":{"id":6494,"type":"article-journal","abstract":"With the development of novel assay technologies, biomedical experiments and analyses have gone through substantial evolution. Today, a typical experiment can simultaneously measure hundreds to thousands of individual features (e.g. genes) in dozens of biological conditions, resulting in gigabytes of data that need to be processed and analyzed. Because of the multiple steps involved in the data generation and analysis and the lack of details provided, it can be difficult for independent researchers to try to reproduce a published study. With the recent outrage following the halt of a cancer clinical trial due to the lack of reproducibility of the published study, researchers are now facing heavy pressure to ensure that their results are reproducible. Despite the global demand, too many published studies remain non-reproducible mainly due to the lack of availability of experimental protocol, data and/or computer code. Scientific discovery is an iterative process, where a published study generates new knowledge and data, resulting in new follow-up studies or clinical trials based on these results. As such, it is important for the results of a study to be quickly confirmed or discarded to avoid wasting time and money on novel projects. The availability of high-quality, reproducible data will also lead to more powerful analyses (or meta-analyses) where multiple data sets are combined to generate new knowledge. In this article, we review some of the recent developments regarding biomedical reproducibility and comparability and discuss some of the areas where the overall field could be improved.","language":"en","source":"Zotero","title":"Comparability and reproducibility of biomedical data","author":[{"family":"Huang","given":"Yunda"},{"family":"Gottardo","given":"Raphael"}]}}],"schema":"https://github.com/citation-style-language/schema/raw/master/csl-citation.json"} </w:instrText>
      </w:r>
      <w:r w:rsidR="00535BBE">
        <w:fldChar w:fldCharType="separate"/>
      </w:r>
      <w:r w:rsidR="00535BBE" w:rsidRPr="00535BBE">
        <w:rPr>
          <w:rFonts w:ascii="Aptos" w:cs="Times New Roman"/>
          <w:vertAlign w:val="superscript"/>
        </w:rPr>
        <w:t>5</w:t>
      </w:r>
      <w:r w:rsidR="00535BBE">
        <w:fldChar w:fldCharType="end"/>
      </w:r>
      <w:r w:rsidR="00203808">
        <w:t xml:space="preserve">. </w:t>
      </w:r>
      <w:r w:rsidR="00B91568">
        <w:t xml:space="preserve">Additionally, </w:t>
      </w:r>
      <w:r w:rsidR="00231C38">
        <w:t xml:space="preserve">a </w:t>
      </w:r>
      <w:r w:rsidR="004E03C0" w:rsidRPr="004E03C0">
        <w:t xml:space="preserve">lack of </w:t>
      </w:r>
      <w:r w:rsidR="00B91568">
        <w:t>reproducible data analysis tools</w:t>
      </w:r>
      <w:r w:rsidR="004E03C0" w:rsidRPr="004E03C0">
        <w:t xml:space="preserve"> </w:t>
      </w:r>
      <w:r w:rsidR="00B91568">
        <w:t>can hinder the ability to analyze data across academic groups</w:t>
      </w:r>
      <w:r w:rsidR="004E03C0" w:rsidRPr="004E03C0">
        <w:t>, as it necessitates specialized programming knowledge. In academic settings, where code ownership often transitions with personnel, codebases can become opaque "black boxes," susceptible to errors as they evolve through decentralized use. While software engineering offers potential solutions</w:t>
      </w:r>
      <w:r w:rsidR="0064426F">
        <w:fldChar w:fldCharType="begin"/>
      </w:r>
      <w:r w:rsidR="00535BBE">
        <w:instrText xml:space="preserve"> ADDIN ZOTERO_ITEM CSL_CITATION {"citationID":"mPab4qO9","properties":{"formattedCitation":"\\super 6\\nosupersub{}","plainCitation":"6","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64426F">
        <w:fldChar w:fldCharType="separate"/>
      </w:r>
      <w:r w:rsidR="00535BBE" w:rsidRPr="00535BBE">
        <w:rPr>
          <w:rFonts w:ascii="Aptos" w:cs="Times New Roman"/>
          <w:vertAlign w:val="superscript"/>
        </w:rPr>
        <w:t>6</w:t>
      </w:r>
      <w:r w:rsidR="0064426F">
        <w:fldChar w:fldCharType="end"/>
      </w:r>
      <w:r w:rsidR="004E03C0" w:rsidRPr="004E03C0">
        <w:t>, their adoption in biology labs is often impeded by the required expertise and time investment.</w:t>
      </w:r>
    </w:p>
    <w:p w14:paraId="7284DB71" w14:textId="77777777" w:rsidR="00DD5FB1" w:rsidRDefault="00DD5FB1" w:rsidP="00E92335">
      <w:pPr>
        <w:spacing w:line="480" w:lineRule="auto"/>
      </w:pPr>
    </w:p>
    <w:p w14:paraId="0857A57F" w14:textId="3AE0B85B" w:rsidR="000F5822" w:rsidRDefault="00A043A6" w:rsidP="00E92335">
      <w:pPr>
        <w:spacing w:line="480" w:lineRule="auto"/>
      </w:pPr>
      <w:r>
        <w:t>To overcome these issues, we developed</w:t>
      </w:r>
      <w:r w:rsidR="00616263">
        <w:t xml:space="preserve"> mspm</w:t>
      </w:r>
      <w:r w:rsidR="00AE2C5C">
        <w:t xml:space="preserve">s: </w:t>
      </w:r>
      <w:r w:rsidR="00616263">
        <w:t>a well-documented, portable, and reproducible R package</w:t>
      </w:r>
      <w:r w:rsidR="00B25957">
        <w:t xml:space="preserve"> specifically designed</w:t>
      </w:r>
      <w:r w:rsidR="00616263">
        <w:t xml:space="preserve"> for </w:t>
      </w:r>
      <w:r w:rsidR="00B25957">
        <w:t xml:space="preserve">MSP-MS data </w:t>
      </w:r>
      <w:r w:rsidR="000633B2">
        <w:t>analysis</w:t>
      </w:r>
      <w:r w:rsidR="00616263">
        <w:t xml:space="preserve">. This package </w:t>
      </w:r>
      <w:r w:rsidR="00532753">
        <w:t>adheres to best practices in sof</w:t>
      </w:r>
      <w:r w:rsidR="00FA34C4">
        <w:t>tware and data analysis, ensu</w:t>
      </w:r>
      <w:r w:rsidR="0057643C">
        <w:t>ring transparency and facilitating reproducible research</w:t>
      </w:r>
      <w:r w:rsidR="00DF5A84">
        <w:t>.</w:t>
      </w:r>
      <w:r w:rsidR="00C7002C">
        <w:t xml:space="preserve"> </w:t>
      </w:r>
      <w:r w:rsidR="006C63A4">
        <w:t>Recognizing</w:t>
      </w:r>
      <w:r w:rsidR="00C7002C">
        <w:t xml:space="preserve"> </w:t>
      </w:r>
      <w:r w:rsidR="00DF5A84">
        <w:t xml:space="preserve">that the potential user base may not </w:t>
      </w:r>
      <w:r w:rsidR="009F77F8">
        <w:t xml:space="preserve">be </w:t>
      </w:r>
      <w:r w:rsidR="00DF5A84">
        <w:t>fami</w:t>
      </w:r>
      <w:r w:rsidR="002A5CED">
        <w:t xml:space="preserve">liar with </w:t>
      </w:r>
      <w:r w:rsidR="00C7002C">
        <w:t>R programming</w:t>
      </w:r>
      <w:r w:rsidR="006C63A4">
        <w:t>, we also developed</w:t>
      </w:r>
      <w:r w:rsidR="00616263">
        <w:t xml:space="preserve"> mspms-</w:t>
      </w:r>
      <w:r w:rsidR="000633B2">
        <w:t>shiny, a</w:t>
      </w:r>
      <w:r w:rsidR="00616263">
        <w:t xml:space="preserve"> graphical user </w:t>
      </w:r>
      <w:r w:rsidR="000633B2">
        <w:t xml:space="preserve">interface </w:t>
      </w:r>
      <w:r w:rsidR="009F77F8">
        <w:t xml:space="preserve">with </w:t>
      </w:r>
      <w:r w:rsidR="000633B2">
        <w:t xml:space="preserve">the core features of the mspms package. Mspms-shiny is available </w:t>
      </w:r>
      <w:r w:rsidR="00231C38">
        <w:t>online</w:t>
      </w:r>
      <w:r w:rsidR="000633B2">
        <w:t xml:space="preserve"> at</w:t>
      </w:r>
      <w:r w:rsidR="007B24BC">
        <w:t xml:space="preserve"> </w:t>
      </w:r>
      <w:hyperlink r:id="rId12" w:history="1">
        <w:r w:rsidR="002D09AC" w:rsidRPr="002D09AC">
          <w:rPr>
            <w:rStyle w:val="Hyperlink"/>
          </w:rPr>
          <w:t>https://gonzalezlab.shinyapps.io/mspms_shiny/</w:t>
        </w:r>
      </w:hyperlink>
      <w:r w:rsidR="002D09AC">
        <w:t xml:space="preserve"> or</w:t>
      </w:r>
      <w:r w:rsidR="00244FBF">
        <w:t xml:space="preserve"> can be </w:t>
      </w:r>
      <w:r w:rsidR="000633B2">
        <w:t>download</w:t>
      </w:r>
      <w:r w:rsidR="00244FBF">
        <w:t>ed</w:t>
      </w:r>
      <w:r w:rsidR="000633B2">
        <w:t xml:space="preserve"> </w:t>
      </w:r>
      <w:r w:rsidR="00244FBF">
        <w:t xml:space="preserve">for local use on any </w:t>
      </w:r>
      <w:r w:rsidR="00E16F89">
        <w:t>computer</w:t>
      </w:r>
      <w:r w:rsidR="000633B2">
        <w:t xml:space="preserve">. </w:t>
      </w:r>
      <w:r w:rsidR="007B748F">
        <w:t>Together, t</w:t>
      </w:r>
      <w:r w:rsidR="00C7002C">
        <w:t xml:space="preserve">hese user-friendly tools in combination with the powerful MSP-MS method </w:t>
      </w:r>
      <w:r w:rsidR="007B748F">
        <w:t xml:space="preserve">provide </w:t>
      </w:r>
      <w:r w:rsidR="00C7002C">
        <w:t xml:space="preserve">a robust </w:t>
      </w:r>
      <w:r w:rsidR="007B748F">
        <w:t xml:space="preserve">and widely applicable </w:t>
      </w:r>
      <w:r w:rsidR="00C7002C">
        <w:t>resource for the protease research community.</w:t>
      </w:r>
    </w:p>
    <w:p w14:paraId="319FFB4A" w14:textId="77777777" w:rsidR="00F41353" w:rsidRDefault="00F41353" w:rsidP="00E92335">
      <w:pPr>
        <w:spacing w:line="480" w:lineRule="auto"/>
      </w:pPr>
    </w:p>
    <w:p w14:paraId="4D3924E5" w14:textId="6B50F90E" w:rsidR="00DF0BF3" w:rsidRDefault="000633B2" w:rsidP="00E92335">
      <w:pPr>
        <w:spacing w:line="480" w:lineRule="auto"/>
      </w:pPr>
      <w:r>
        <w:lastRenderedPageBreak/>
        <w:t xml:space="preserve">Here we </w:t>
      </w:r>
      <w:r w:rsidR="00282357">
        <w:t xml:space="preserve">demonstrate the effectiveness of mspms by analyzing </w:t>
      </w:r>
      <w:r w:rsidR="009F77F8">
        <w:t>publicly</w:t>
      </w:r>
      <w:r w:rsidR="00282357">
        <w:t xml:space="preserve"> available MSP-MS data</w:t>
      </w:r>
      <w:r w:rsidR="00835ACA">
        <w:t xml:space="preserve"> </w:t>
      </w:r>
      <w:r w:rsidR="002D09AC">
        <w:t xml:space="preserve">for </w:t>
      </w:r>
      <w:r w:rsidR="0037317E">
        <w:t>several well-studied cathepsin protease</w:t>
      </w:r>
      <w:r w:rsidR="00DD5FB1">
        <w:t>s</w:t>
      </w:r>
      <w:r w:rsidR="0037317E">
        <w:t xml:space="preserve">. </w:t>
      </w:r>
      <w:r w:rsidR="00684EFE">
        <w:t>Cathepsin</w:t>
      </w:r>
      <w:r w:rsidR="0037317E">
        <w:t xml:space="preserve">s are the most abundant lysosomal proteases that possess a </w:t>
      </w:r>
      <w:r w:rsidR="00995330">
        <w:t>range</w:t>
      </w:r>
      <w:r w:rsidR="0037317E">
        <w:t xml:space="preserve"> of </w:t>
      </w:r>
      <w:r w:rsidR="00835ACA">
        <w:t xml:space="preserve">diverse </w:t>
      </w:r>
      <w:r w:rsidR="0037317E">
        <w:t>substrate specificities</w:t>
      </w:r>
      <w:r w:rsidR="004415C4">
        <w:fldChar w:fldCharType="begin"/>
      </w:r>
      <w:r w:rsidR="00535BBE">
        <w:instrText xml:space="preserve"> ADDIN ZOTERO_ITEM CSL_CITATION {"citationID":"TPDLoy1I","properties":{"formattedCitation":"\\super 7\\nosupersub{}","plainCitation":"7","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535BBE">
        <w:rPr>
          <w:rFonts w:ascii="Cambria Math" w:hAnsi="Cambria Math" w:cs="Cambria Math"/>
        </w:rPr>
        <w:instrText>ﬀ</w:instrText>
      </w:r>
      <w:r w:rsidR="00535BBE">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535BBE">
        <w:rPr>
          <w:rFonts w:ascii="Cambria Math" w:hAnsi="Cambria Math" w:cs="Cambria Math"/>
        </w:rPr>
        <w:instrText>ﬃ</w:instrText>
      </w:r>
      <w:r w:rsidR="00535BBE">
        <w:instrText>cient. Moreover, recent development of proteomic-based approaches for the identiﬁcation of novel physiological substrates o</w:instrText>
      </w:r>
      <w:r w:rsidR="00535BBE">
        <w:rPr>
          <w:rFonts w:ascii="Cambria Math" w:hAnsi="Cambria Math" w:cs="Cambria Math"/>
        </w:rPr>
        <w:instrText>ﬀ</w:instrText>
      </w:r>
      <w:r w:rsidR="00535BBE">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535BBE" w:rsidRPr="00535BBE">
        <w:rPr>
          <w:rFonts w:ascii="Aptos" w:cs="Times New Roman"/>
          <w:vertAlign w:val="superscript"/>
        </w:rPr>
        <w:t>7</w:t>
      </w:r>
      <w:r w:rsidR="004415C4">
        <w:fldChar w:fldCharType="end"/>
      </w:r>
      <w:r w:rsidR="0037317E">
        <w:t>.</w:t>
      </w:r>
      <w:r w:rsidR="00995330">
        <w:t xml:space="preserve"> </w:t>
      </w:r>
      <w:r w:rsidR="005B1052">
        <w:t xml:space="preserve">Among those </w:t>
      </w:r>
      <w:r w:rsidR="00995330">
        <w:t xml:space="preserve">profiled here, </w:t>
      </w:r>
      <w:r w:rsidR="00684EFE">
        <w:t>cathepsin</w:t>
      </w:r>
      <w:r w:rsidR="00995330" w:rsidRPr="00851252">
        <w:t xml:space="preserve"> A </w:t>
      </w:r>
      <w:r w:rsidR="005B1052">
        <w:t xml:space="preserve">exhibits </w:t>
      </w:r>
      <w:r w:rsidR="00995330" w:rsidRPr="00851252">
        <w:t xml:space="preserve">carboxypeptidase </w:t>
      </w:r>
      <w:r w:rsidR="00995330">
        <w:t>activity</w:t>
      </w:r>
      <w:r w:rsidR="004415C4">
        <w:fldChar w:fldCharType="begin"/>
      </w:r>
      <w:r w:rsidR="00535BBE">
        <w:instrText xml:space="preserve"> ADDIN ZOTERO_ITEM CSL_CITATION {"citationID":"EyDcI0vh","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535BBE" w:rsidRPr="00535BBE">
        <w:rPr>
          <w:rFonts w:ascii="Aptos" w:cs="Times New Roman"/>
          <w:vertAlign w:val="superscript"/>
        </w:rPr>
        <w:t>8</w:t>
      </w:r>
      <w:r w:rsidR="004415C4">
        <w:fldChar w:fldCharType="end"/>
      </w:r>
      <w:r w:rsidR="00995330">
        <w:t xml:space="preserve">, </w:t>
      </w:r>
      <w:r w:rsidR="00684EFE">
        <w:t>cathepsin</w:t>
      </w:r>
      <w:r w:rsidR="00995330">
        <w:t xml:space="preserve"> B</w:t>
      </w:r>
      <w:r w:rsidR="002B50DB">
        <w:t xml:space="preserve"> has</w:t>
      </w:r>
      <w:r w:rsidR="00995330">
        <w:t xml:space="preserve"> dipeptidyl carboxypeptidase activity</w:t>
      </w:r>
      <w:r w:rsidR="004415C4">
        <w:fldChar w:fldCharType="begin"/>
      </w:r>
      <w:r w:rsidR="00535BBE">
        <w:instrText xml:space="preserve"> ADDIN ZOTERO_ITEM CSL_CITATION {"citationID":"AnOStWd5","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535BBE" w:rsidRPr="00535BBE">
        <w:rPr>
          <w:rFonts w:ascii="Aptos" w:cs="Times New Roman"/>
          <w:vertAlign w:val="superscript"/>
        </w:rPr>
        <w:t>9</w:t>
      </w:r>
      <w:r w:rsidR="004415C4">
        <w:fldChar w:fldCharType="end"/>
      </w:r>
      <w:r w:rsidR="00995330" w:rsidRPr="00244839">
        <w:t xml:space="preserve">,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C</w:t>
      </w:r>
      <w:r w:rsidR="002B50DB" w:rsidRPr="00244839">
        <w:rPr>
          <w:rFonts w:cs="Arial"/>
          <w:color w:val="202122"/>
          <w:shd w:val="clear" w:color="auto" w:fill="FFFFFF"/>
        </w:rPr>
        <w:t xml:space="preserve"> </w:t>
      </w:r>
      <w:r w:rsidR="00141F95" w:rsidRPr="00244839">
        <w:rPr>
          <w:rFonts w:cs="Arial"/>
          <w:color w:val="202122"/>
          <w:shd w:val="clear" w:color="auto" w:fill="FFFFFF"/>
        </w:rPr>
        <w:t>ha</w:t>
      </w:r>
      <w:r w:rsidR="00141F95" w:rsidRPr="002D09AC">
        <w:rPr>
          <w:rFonts w:cs="Arial"/>
          <w:color w:val="202122"/>
          <w:shd w:val="clear" w:color="auto" w:fill="FFFFFF"/>
        </w:rPr>
        <w:t>s</w:t>
      </w:r>
      <w:r w:rsidR="00141F95" w:rsidRPr="00244839">
        <w:rPr>
          <w:rFonts w:cs="Arial"/>
          <w:color w:val="202122"/>
          <w:shd w:val="clear" w:color="auto" w:fill="FFFFFF"/>
        </w:rPr>
        <w:t xml:space="preserve"> </w:t>
      </w:r>
      <w:r w:rsidR="00B22B0B" w:rsidRPr="00244839">
        <w:rPr>
          <w:rFonts w:cs="Arial"/>
          <w:color w:val="202122"/>
          <w:shd w:val="clear" w:color="auto" w:fill="FFFFFF"/>
        </w:rPr>
        <w:t>dipeptidyl aminopeptidase activity</w:t>
      </w:r>
      <w:r w:rsidR="004415C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ZBJvuIN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535BBE" w:rsidRPr="00535BBE">
        <w:rPr>
          <w:rFonts w:ascii="Aptos" w:cs="Times New Roman"/>
          <w:color w:val="000000"/>
          <w:vertAlign w:val="superscript"/>
        </w:rPr>
        <w:t>10</w:t>
      </w:r>
      <w:r w:rsidR="004415C4">
        <w:rPr>
          <w:rFonts w:cs="Arial"/>
          <w:color w:val="202122"/>
          <w:shd w:val="clear" w:color="auto" w:fill="FFFFFF"/>
        </w:rPr>
        <w:fldChar w:fldCharType="end"/>
      </w:r>
      <w:r w:rsidR="00995330" w:rsidRPr="00244839">
        <w:rPr>
          <w:rFonts w:cs="Arial"/>
          <w:color w:val="202122"/>
          <w:shd w:val="clear" w:color="auto" w:fill="FFFFFF"/>
        </w:rPr>
        <w:t xml:space="preserve">, </w:t>
      </w:r>
      <w:r w:rsidR="002B50DB" w:rsidRPr="00244839">
        <w:rPr>
          <w:rFonts w:cs="Arial"/>
          <w:color w:val="202122"/>
          <w:shd w:val="clear" w:color="auto" w:fill="FFFFFF"/>
        </w:rPr>
        <w:t xml:space="preserve">and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D</w:t>
      </w:r>
      <w:r w:rsidR="002B50DB" w:rsidRPr="00244839">
        <w:rPr>
          <w:rFonts w:cs="Arial"/>
          <w:color w:val="202122"/>
          <w:shd w:val="clear" w:color="auto" w:fill="FFFFFF"/>
        </w:rPr>
        <w:t xml:space="preserve"> possesses </w:t>
      </w:r>
      <w:proofErr w:type="spellStart"/>
      <w:r w:rsidR="00995330" w:rsidRPr="00244839">
        <w:t>endoprotease</w:t>
      </w:r>
      <w:proofErr w:type="spellEnd"/>
      <w:r w:rsidR="00995330" w:rsidRPr="00244839">
        <w:t xml:space="preserve"> activity</w:t>
      </w:r>
      <w:r w:rsidR="004415C4">
        <w:fldChar w:fldCharType="begin"/>
      </w:r>
      <w:r w:rsidR="00535BBE">
        <w:instrText xml:space="preserve"> ADDIN ZOTERO_ITEM CSL_CITATION {"citationID":"T0Bh5Wh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535BBE" w:rsidRPr="00535BBE">
        <w:rPr>
          <w:rFonts w:ascii="Aptos" w:cs="Times New Roman"/>
          <w:vertAlign w:val="superscript"/>
        </w:rPr>
        <w:t>11</w:t>
      </w:r>
      <w:r w:rsidR="004415C4">
        <w:fldChar w:fldCharType="end"/>
      </w:r>
      <w:r w:rsidR="004415C4" w:rsidRPr="00244839">
        <w:rPr>
          <w:vertAlign w:val="superscript"/>
        </w:rPr>
        <w:t>,</w:t>
      </w:r>
      <w:r w:rsidR="004415C4">
        <w:fldChar w:fldCharType="begin"/>
      </w:r>
      <w:r w:rsidR="00535BBE">
        <w:instrText xml:space="preserve"> ADDIN ZOTERO_ITEM CSL_CITATION {"citationID":"keIgndph","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535BBE" w:rsidRPr="00535BBE">
        <w:rPr>
          <w:rFonts w:ascii="Aptos" w:cs="Times New Roman"/>
          <w:vertAlign w:val="superscript"/>
        </w:rPr>
        <w:t>12</w:t>
      </w:r>
      <w:r w:rsidR="004415C4">
        <w:fldChar w:fldCharType="end"/>
      </w:r>
      <w:r w:rsidR="00556757">
        <w:t xml:space="preserve">. </w:t>
      </w:r>
      <w:r w:rsidR="0037317E">
        <w:t>As the specificity of these</w:t>
      </w:r>
      <w:r w:rsidR="00B974ED">
        <w:t xml:space="preserve"> cathepsins </w:t>
      </w:r>
      <w:r w:rsidR="0037317E">
        <w:t>have been</w:t>
      </w:r>
      <w:r w:rsidR="00B974ED">
        <w:t xml:space="preserve"> well-</w:t>
      </w:r>
      <w:r w:rsidR="0037317E">
        <w:t>documented, these</w:t>
      </w:r>
      <w:r w:rsidR="005E192E">
        <w:t xml:space="preserve"> enzymes serve as an ideal </w:t>
      </w:r>
      <w:r w:rsidR="0037317E">
        <w:t xml:space="preserve">benchmark </w:t>
      </w:r>
      <w:r w:rsidR="005E192E">
        <w:t xml:space="preserve">to evaluate the performance of </w:t>
      </w:r>
      <w:r w:rsidR="0037317E">
        <w:t>mspms</w:t>
      </w:r>
      <w:r w:rsidR="00A67F53">
        <w:t>-</w:t>
      </w:r>
      <w:r w:rsidR="0037317E">
        <w:t xml:space="preserve">facilitated analysis.  </w:t>
      </w:r>
    </w:p>
    <w:p w14:paraId="6B54ACEF" w14:textId="77777777" w:rsidR="00203F2F" w:rsidRDefault="00203F2F" w:rsidP="00E92335">
      <w:pPr>
        <w:spacing w:line="480" w:lineRule="auto"/>
      </w:pPr>
    </w:p>
    <w:p w14:paraId="42C6FA40" w14:textId="3849B280"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24236DB2" w:rsidR="00C7002C" w:rsidRDefault="00C7002C" w:rsidP="00E92335">
      <w:pPr>
        <w:spacing w:line="480" w:lineRule="auto"/>
      </w:pPr>
      <w:r>
        <w:t xml:space="preserve">mspms contains </w:t>
      </w:r>
      <w:r w:rsidR="00556757">
        <w:t>5</w:t>
      </w:r>
      <w:r>
        <w:t xml:space="preserve"> categories of functions: those responsible for </w:t>
      </w:r>
      <w:r w:rsidR="00041BFE">
        <w:t>preprocessing data</w:t>
      </w:r>
      <w:r w:rsidR="003A4707">
        <w:t xml:space="preserve">, </w:t>
      </w:r>
      <w:r w:rsidR="00556757">
        <w:t xml:space="preserve">performing / visualizing QC checks, </w:t>
      </w:r>
      <w:r>
        <w:t xml:space="preserve">processing data, performing statistics, and visualizing </w:t>
      </w:r>
      <w:r w:rsidR="00556757">
        <w:t>experimental results</w:t>
      </w:r>
      <w:r>
        <w:t xml:space="preserve">.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1F0A66FA" w:rsidR="00C7002C" w:rsidRPr="00C7002C" w:rsidRDefault="00C7002C" w:rsidP="00E92335">
      <w:pPr>
        <w:spacing w:line="480" w:lineRule="auto"/>
      </w:pPr>
      <w:r w:rsidRPr="00C7002C">
        <w:t xml:space="preserve">These </w:t>
      </w:r>
      <w:r>
        <w:t xml:space="preserve">functions </w:t>
      </w:r>
      <w:r w:rsidR="005C7E3E">
        <w:t xml:space="preserve">aim to </w:t>
      </w:r>
      <w:r w:rsidR="00204CCD">
        <w:t>ingest</w:t>
      </w:r>
      <w:r w:rsidR="005C7E3E">
        <w:t xml:space="preserve"> data originating from different sources into a consistent format that can be </w:t>
      </w:r>
      <w:r w:rsidR="00204CCD">
        <w:t>used f</w:t>
      </w:r>
      <w:r w:rsidR="005C7E3E">
        <w:t>or subsequent analysis.</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0F4F43B5" w:rsidR="00C7002C" w:rsidRDefault="00DA61FA" w:rsidP="00E92335">
      <w:pPr>
        <w:spacing w:line="480" w:lineRule="auto"/>
      </w:pPr>
      <w:r>
        <w:t xml:space="preserve">Mspms is designed </w:t>
      </w:r>
      <w:r w:rsidR="00A201A5">
        <w:t>as a</w:t>
      </w:r>
      <w:r>
        <w:t xml:space="preserve"> downstream </w:t>
      </w:r>
      <w:r w:rsidR="00A201A5">
        <w:t xml:space="preserve">analysis tool for peptide identification and quantification </w:t>
      </w:r>
      <w:r>
        <w:t>of</w:t>
      </w:r>
      <w:r w:rsidR="00180855">
        <w:t xml:space="preserve"> </w:t>
      </w:r>
      <w:r w:rsidR="00041027" w:rsidRPr="00041027">
        <w:t>computationally intensive software packages</w:t>
      </w:r>
      <w:r w:rsidR="00041027">
        <w:t xml:space="preserve">. </w:t>
      </w:r>
      <w:r w:rsidR="00202EFE">
        <w:t xml:space="preserve">While these software </w:t>
      </w:r>
      <w:r w:rsidR="00202EFE">
        <w:lastRenderedPageBreak/>
        <w:t xml:space="preserve">platforms produce </w:t>
      </w:r>
      <w:r w:rsidR="005C7E3E">
        <w:t xml:space="preserve">largely equivalent </w:t>
      </w:r>
      <w:r w:rsidR="00C7002C">
        <w:t>information</w:t>
      </w:r>
      <w:r w:rsidR="005C7E3E">
        <w:t xml:space="preserve">, </w:t>
      </w:r>
      <w:r w:rsidR="00BA4510">
        <w:t xml:space="preserve">their output formats often differ. </w:t>
      </w:r>
      <w:r w:rsidR="00C7002C">
        <w:t xml:space="preserve">To </w:t>
      </w:r>
      <w:r w:rsidR="004509E1">
        <w:t>ensure compatibility with diverse software, mspms</w:t>
      </w:r>
      <w:r w:rsidR="006A6FDF">
        <w:t xml:space="preserve"> incorporates functions that standardize this data into a unified format for subsequent analysis. </w:t>
      </w:r>
      <w:r w:rsidR="00F94A1B">
        <w:t xml:space="preserve">For instance, </w:t>
      </w:r>
      <w:proofErr w:type="spellStart"/>
      <w:r w:rsidR="0074744E">
        <w:t>p</w:t>
      </w:r>
      <w:r w:rsidR="004327D1">
        <w:t>repare_peaks</w:t>
      </w:r>
      <w:proofErr w:type="spellEnd"/>
      <w:r w:rsidR="004327D1">
        <w:t xml:space="preserve">() and </w:t>
      </w:r>
      <w:proofErr w:type="spellStart"/>
      <w:r w:rsidR="004327D1">
        <w:t>prepare_pd</w:t>
      </w:r>
      <w:proofErr w:type="spellEnd"/>
      <w:r w:rsidR="004327D1">
        <w:t xml:space="preserve">() </w:t>
      </w:r>
      <w:r w:rsidR="00954332">
        <w:t>function</w:t>
      </w:r>
      <w:r w:rsidR="0074744E">
        <w:t xml:space="preserve">s handle data </w:t>
      </w:r>
      <w:r w:rsidR="00954332">
        <w:t>exported from PEAKS</w:t>
      </w:r>
      <w:r w:rsidR="00954332">
        <w:fldChar w:fldCharType="begin"/>
      </w:r>
      <w:r w:rsidR="00535BBE">
        <w:instrText xml:space="preserve"> ADDIN ZOTERO_ITEM CSL_CITATION {"citationID":"D1QHPPuk","properties":{"formattedCitation":"\\super 13\\nosupersub{}","plainCitation":"13","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535BBE">
        <w:rPr>
          <w:rFonts w:ascii="Cambria Math" w:hAnsi="Cambria Math" w:cs="Cambria Math"/>
        </w:rPr>
        <w:instrText>‐</w:instrText>
      </w:r>
      <w:r w:rsidR="00535BBE">
        <w:instrText>known\n              de novo\n              sequencing software, using quadrupole</w:instrText>
      </w:r>
      <w:r w:rsidR="00535BBE">
        <w:rPr>
          <w:rFonts w:ascii="Cambria Math" w:hAnsi="Cambria Math" w:cs="Cambria Math"/>
        </w:rPr>
        <w:instrText>‐</w:instrText>
      </w:r>
      <w:r w:rsidR="00535BBE">
        <w:instrText>time</w:instrText>
      </w:r>
      <w:r w:rsidR="00535BBE">
        <w:rPr>
          <w:rFonts w:ascii="Cambria Math" w:hAnsi="Cambria Math" w:cs="Cambria Math"/>
        </w:rPr>
        <w:instrText>‐</w:instrText>
      </w:r>
      <w:r w:rsidR="00535BBE">
        <w:instrText>of</w:instrText>
      </w:r>
      <w:r w:rsidR="00535BBE">
        <w:rPr>
          <w:rFonts w:ascii="Cambria Math" w:hAnsi="Cambria Math" w:cs="Cambria Math"/>
        </w:rPr>
        <w:instrText>‐</w:instrText>
      </w:r>
      <w:r w:rsidR="00535BBE">
        <w:instrText>flight (Q</w:instrText>
      </w:r>
      <w:r w:rsidR="00535BBE">
        <w:rPr>
          <w:rFonts w:ascii="Cambria Math" w:hAnsi="Cambria Math" w:cs="Cambria Math"/>
        </w:rPr>
        <w:instrText>‐</w:instrText>
      </w:r>
      <w:r w:rsidR="00535BBE">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535BBE">
        <w:rPr>
          <w:rFonts w:ascii="Cambria Math" w:hAnsi="Cambria Math" w:cs="Cambria Math"/>
        </w:rPr>
        <w:instrText>‐</w:instrText>
      </w:r>
      <w:r w:rsidR="00535BBE">
        <w:instrText xml:space="preserve">Kirby","given":"Amanda"},{"family":"Lajoie","given":"Gilles"}],"issued":{"date-parts":[["2003",10,30]]}}}],"schema":"https://github.com/citation-style-language/schema/raw/master/csl-citation.json"} </w:instrText>
      </w:r>
      <w:r w:rsidR="00954332">
        <w:fldChar w:fldCharType="separate"/>
      </w:r>
      <w:r w:rsidR="00535BBE" w:rsidRPr="00535BBE">
        <w:rPr>
          <w:rFonts w:ascii="Aptos" w:cs="Times New Roman"/>
          <w:vertAlign w:val="superscript"/>
        </w:rPr>
        <w:t>13</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535BBE">
        <w:instrText xml:space="preserve"> ADDIN ZOTERO_ITEM CSL_CITATION {"citationID":"H9jCybXB","properties":{"formattedCitation":"\\super 14\\nosupersub{}","plainCitation":"14","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535BBE" w:rsidRPr="00535BBE">
        <w:rPr>
          <w:rFonts w:ascii="Aptos" w:cs="Times New Roman"/>
          <w:vertAlign w:val="superscript"/>
        </w:rPr>
        <w:t>14</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3EA4D1E7" w:rsidR="00C7002C" w:rsidRDefault="00C7002C" w:rsidP="00E92335">
      <w:pPr>
        <w:spacing w:line="480" w:lineRule="auto"/>
        <w:rPr>
          <w:i/>
          <w:iCs/>
        </w:rPr>
      </w:pPr>
      <w:r>
        <w:rPr>
          <w:i/>
          <w:iCs/>
        </w:rPr>
        <w:t xml:space="preserve">All possible cleavages of </w:t>
      </w:r>
      <w:r w:rsidR="00B91568">
        <w:rPr>
          <w:i/>
          <w:iCs/>
        </w:rPr>
        <w:t xml:space="preserve">the </w:t>
      </w:r>
      <w:r>
        <w:rPr>
          <w:i/>
          <w:iCs/>
        </w:rPr>
        <w:t xml:space="preserve">peptide library </w:t>
      </w:r>
    </w:p>
    <w:p w14:paraId="439F9F86" w14:textId="35F0BBD1" w:rsidR="00C7002C" w:rsidRDefault="00C7002C" w:rsidP="00E92335">
      <w:pPr>
        <w:spacing w:line="480" w:lineRule="auto"/>
      </w:pPr>
      <w:r>
        <w:t xml:space="preserve">It is necessary to </w:t>
      </w:r>
      <w:r w:rsidR="00703CB6">
        <w:t>iden</w:t>
      </w:r>
      <w:r w:rsidR="00E75891">
        <w:t>t</w:t>
      </w:r>
      <w:r w:rsidR="00703CB6">
        <w:t xml:space="preserve">ify </w:t>
      </w:r>
      <w:r>
        <w:t>all possible cleavage</w:t>
      </w:r>
      <w:r w:rsidR="00E75891">
        <w:t xml:space="preserve"> sites</w:t>
      </w:r>
      <w:r>
        <w:t xml:space="preserve"> in a peptide library for </w:t>
      </w:r>
      <w:r w:rsidR="00CF18B2">
        <w:t xml:space="preserve">use as a </w:t>
      </w:r>
      <w:r w:rsidR="00A523DA">
        <w:t xml:space="preserve">control dataset </w:t>
      </w:r>
      <w:r w:rsidR="000B0B2C">
        <w:t>to compare to the experimen</w:t>
      </w:r>
      <w:r w:rsidR="00765912">
        <w:t xml:space="preserve">tally determined cleavages sites. The control data </w:t>
      </w:r>
      <w:r w:rsidR="00A523DA">
        <w:t xml:space="preserve">is </w:t>
      </w:r>
      <w:r w:rsidR="00710803">
        <w:t xml:space="preserve">essential for </w:t>
      </w:r>
      <w:r w:rsidR="00765912">
        <w:t>the downstream cleavage motif visualization</w:t>
      </w:r>
      <w:r w:rsidR="00363D50">
        <w:t xml:space="preserve">. </w:t>
      </w:r>
      <w:r>
        <w:t xml:space="preserve">We provide the </w:t>
      </w:r>
      <w:proofErr w:type="spellStart"/>
      <w:r>
        <w:t>calculate_all_</w:t>
      </w:r>
      <w:proofErr w:type="gramStart"/>
      <w:r>
        <w:t>cleavages</w:t>
      </w:r>
      <w:proofErr w:type="spellEnd"/>
      <w:r>
        <w:t>(</w:t>
      </w:r>
      <w:proofErr w:type="gramEnd"/>
      <w:r>
        <w:t xml:space="preserve">) function for this use case. This function takes a vector of given peptide sequences, and then splits them up into all possible cleavages of a specified length. </w:t>
      </w:r>
    </w:p>
    <w:p w14:paraId="146744A9" w14:textId="77777777" w:rsidR="005C7E3E" w:rsidRDefault="005C7E3E" w:rsidP="00E92335">
      <w:pPr>
        <w:spacing w:line="480" w:lineRule="auto"/>
      </w:pPr>
    </w:p>
    <w:p w14:paraId="6A0311E5" w14:textId="376126C0" w:rsidR="00C7002C" w:rsidRDefault="00556757" w:rsidP="00E92335">
      <w:pPr>
        <w:spacing w:line="480" w:lineRule="auto"/>
        <w:rPr>
          <w:b/>
          <w:bCs/>
        </w:rPr>
      </w:pPr>
      <w:r>
        <w:rPr>
          <w:b/>
          <w:bCs/>
        </w:rPr>
        <w:t>Quality Control Checks</w:t>
      </w:r>
    </w:p>
    <w:p w14:paraId="6052FF17" w14:textId="5F56414C" w:rsidR="002B50DB" w:rsidRDefault="00995BD3" w:rsidP="00E92335">
      <w:pPr>
        <w:spacing w:line="480" w:lineRule="auto"/>
      </w:pPr>
      <w:r w:rsidRPr="00C7002C">
        <w:t xml:space="preserve">These </w:t>
      </w:r>
      <w:r>
        <w:t>functions allow the user to assess the quality of experimental data and diagno</w:t>
      </w:r>
      <w:r w:rsidR="002B50DB">
        <w:t>se</w:t>
      </w:r>
      <w:r>
        <w:t xml:space="preserve"> potential problems. </w:t>
      </w:r>
    </w:p>
    <w:p w14:paraId="5FD6E5A2" w14:textId="77777777" w:rsidR="00203F2F" w:rsidRPr="002B50DB" w:rsidRDefault="00203F2F" w:rsidP="00E92335">
      <w:pPr>
        <w:spacing w:line="480" w:lineRule="auto"/>
      </w:pPr>
    </w:p>
    <w:p w14:paraId="3C71F6B2" w14:textId="43C091AE" w:rsidR="00DD5FB1" w:rsidRDefault="00DD5FB1" w:rsidP="00E92335">
      <w:pPr>
        <w:spacing w:line="480" w:lineRule="auto"/>
        <w:rPr>
          <w:i/>
          <w:iCs/>
        </w:rPr>
      </w:pPr>
      <w:r>
        <w:rPr>
          <w:i/>
          <w:iCs/>
        </w:rPr>
        <w:t>Determining the percentage of peptide library detected in experiment</w:t>
      </w:r>
    </w:p>
    <w:p w14:paraId="6FA030FC" w14:textId="11D9C45B" w:rsidR="00783E42" w:rsidRDefault="002B50DB" w:rsidP="00E92335">
      <w:pPr>
        <w:spacing w:line="480" w:lineRule="auto"/>
      </w:pPr>
      <w:r>
        <w:t xml:space="preserve">We provide the </w:t>
      </w:r>
      <w:proofErr w:type="spellStart"/>
      <w:r>
        <w:t>qc_</w:t>
      </w:r>
      <w:proofErr w:type="gramStart"/>
      <w:r>
        <w:t>check</w:t>
      </w:r>
      <w:proofErr w:type="spellEnd"/>
      <w:r>
        <w:t>(</w:t>
      </w:r>
      <w:proofErr w:type="gramEnd"/>
      <w:r>
        <w:t xml:space="preserve">) function to calculate the </w:t>
      </w:r>
      <w:r w:rsidR="009623C1">
        <w:t xml:space="preserve">coverage </w:t>
      </w:r>
      <w:r>
        <w:t xml:space="preserve">of the peptide library that was detected in the MSP-MS experiment on a per sample basis. This function considers the </w:t>
      </w:r>
      <w:r w:rsidR="00133E19">
        <w:t>number of</w:t>
      </w:r>
      <w:r>
        <w:t xml:space="preserve"> </w:t>
      </w:r>
      <w:r w:rsidR="00B27B06">
        <w:t>full length (</w:t>
      </w:r>
      <w:r>
        <w:t>undigested</w:t>
      </w:r>
      <w:r w:rsidR="00B27B06">
        <w:t>) peptides</w:t>
      </w:r>
      <w:r>
        <w:t xml:space="preserve"> </w:t>
      </w:r>
      <w:r w:rsidR="00676B03">
        <w:t xml:space="preserve">that are </w:t>
      </w:r>
      <w:r w:rsidR="00B5349A">
        <w:t>detected</w:t>
      </w:r>
      <w:r w:rsidR="00133E19">
        <w:t xml:space="preserve"> relative to the number of </w:t>
      </w:r>
      <w:r w:rsidR="00133E19">
        <w:lastRenderedPageBreak/>
        <w:t>full</w:t>
      </w:r>
      <w:r w:rsidR="00ED1765">
        <w:t>-</w:t>
      </w:r>
      <w:r w:rsidR="00133E19">
        <w:t xml:space="preserve">length peptides that </w:t>
      </w:r>
      <w:r w:rsidR="00D868D9">
        <w:t xml:space="preserve">are </w:t>
      </w:r>
      <w:r w:rsidR="00EB547F">
        <w:t xml:space="preserve">known to be </w:t>
      </w:r>
      <w:r w:rsidR="00133E19">
        <w:t>present</w:t>
      </w:r>
      <w:r w:rsidR="00A10EF5">
        <w:t xml:space="preserve"> in the library mixture</w:t>
      </w:r>
      <w:r w:rsidR="00B5349A">
        <w:t xml:space="preserve">. </w:t>
      </w:r>
      <w:r w:rsidR="00676B03">
        <w:t xml:space="preserve"> </w:t>
      </w:r>
      <w:r w:rsidR="00ED1765">
        <w:t xml:space="preserve">In addition, </w:t>
      </w:r>
      <w:r>
        <w:t xml:space="preserve">the </w:t>
      </w:r>
      <w:r w:rsidR="00CA00A3">
        <w:t>peptide</w:t>
      </w:r>
      <w:r>
        <w:t xml:space="preserve"> </w:t>
      </w:r>
      <w:r w:rsidR="003B3A97">
        <w:t xml:space="preserve">coverage is also calculated </w:t>
      </w:r>
      <w:r w:rsidR="004D5EE0">
        <w:t xml:space="preserve">when </w:t>
      </w:r>
      <w:r>
        <w:t xml:space="preserve">considering both full length </w:t>
      </w:r>
      <w:r w:rsidR="004D5EE0">
        <w:t xml:space="preserve">peptides </w:t>
      </w:r>
      <w:r w:rsidR="003F0C15">
        <w:t xml:space="preserve">and cleaved </w:t>
      </w:r>
      <w:r>
        <w:t>products</w:t>
      </w:r>
      <w:r w:rsidR="004D5EE0">
        <w:t>.</w:t>
      </w:r>
    </w:p>
    <w:p w14:paraId="13F017D1" w14:textId="77777777" w:rsidR="00A40699" w:rsidRPr="00DD5FB1" w:rsidRDefault="00A40699" w:rsidP="00E92335">
      <w:pPr>
        <w:spacing w:line="480" w:lineRule="auto"/>
      </w:pPr>
    </w:p>
    <w:p w14:paraId="43BD8E7D" w14:textId="30105068" w:rsidR="00C63C37" w:rsidRPr="00C63C37" w:rsidRDefault="00DD5FB1" w:rsidP="00E92335">
      <w:pPr>
        <w:spacing w:line="480" w:lineRule="auto"/>
        <w:rPr>
          <w:i/>
          <w:iCs/>
        </w:rPr>
      </w:pPr>
      <w:r>
        <w:rPr>
          <w:i/>
          <w:iCs/>
        </w:rPr>
        <w:t xml:space="preserve">Determining which peptides from library were not </w:t>
      </w:r>
      <w:r w:rsidR="00783E42">
        <w:rPr>
          <w:i/>
          <w:iCs/>
        </w:rPr>
        <w:t xml:space="preserve">detected. </w:t>
      </w:r>
    </w:p>
    <w:p w14:paraId="14679995" w14:textId="36552126" w:rsidR="00DD5FB1" w:rsidRDefault="00783E42" w:rsidP="00E92335">
      <w:pPr>
        <w:spacing w:line="480" w:lineRule="auto"/>
      </w:pPr>
      <w:r>
        <w:t xml:space="preserve">The </w:t>
      </w:r>
      <w:proofErr w:type="spellStart"/>
      <w:r>
        <w:t>find_nd_</w:t>
      </w:r>
      <w:proofErr w:type="gramStart"/>
      <w:r>
        <w:t>peptides</w:t>
      </w:r>
      <w:proofErr w:type="spellEnd"/>
      <w:r>
        <w:t>(</w:t>
      </w:r>
      <w:proofErr w:type="gramEnd"/>
      <w:r>
        <w:t xml:space="preserve">) function identifies the peptides </w:t>
      </w:r>
      <w:r w:rsidR="00E5209E">
        <w:t xml:space="preserve">in </w:t>
      </w:r>
      <w:r>
        <w:t xml:space="preserve">the library that were not detected in </w:t>
      </w:r>
      <w:r w:rsidR="00C63C37">
        <w:t>each</w:t>
      </w:r>
      <w:r>
        <w:t xml:space="preserve"> </w:t>
      </w:r>
      <w:r w:rsidR="00C63C37">
        <w:t>sample.</w:t>
      </w:r>
    </w:p>
    <w:p w14:paraId="46E53D09" w14:textId="77777777" w:rsidR="00783E42" w:rsidRDefault="00783E42" w:rsidP="00E92335">
      <w:pPr>
        <w:spacing w:line="480" w:lineRule="auto"/>
        <w:rPr>
          <w:i/>
          <w:iCs/>
        </w:rPr>
      </w:pPr>
    </w:p>
    <w:p w14:paraId="1C6BAFAA" w14:textId="0F2624C3" w:rsidR="00DD5FB1" w:rsidRDefault="00DD5FB1" w:rsidP="00E92335">
      <w:pPr>
        <w:spacing w:line="480" w:lineRule="auto"/>
        <w:rPr>
          <w:i/>
          <w:iCs/>
        </w:rPr>
      </w:pPr>
      <w:r>
        <w:rPr>
          <w:i/>
          <w:iCs/>
        </w:rPr>
        <w:t xml:space="preserve">Visualizing </w:t>
      </w:r>
      <w:r w:rsidR="00EF1465">
        <w:rPr>
          <w:i/>
          <w:iCs/>
        </w:rPr>
        <w:t>peptide</w:t>
      </w:r>
      <w:r w:rsidR="002B50DB">
        <w:rPr>
          <w:i/>
          <w:iCs/>
        </w:rPr>
        <w:t xml:space="preserve"> library</w:t>
      </w:r>
      <w:r w:rsidR="00EF1465">
        <w:rPr>
          <w:i/>
          <w:iCs/>
        </w:rPr>
        <w:t xml:space="preserve"> coverage</w:t>
      </w:r>
    </w:p>
    <w:p w14:paraId="5A9E16FC" w14:textId="7E33FEE8" w:rsidR="00995BD3" w:rsidRDefault="00783E42" w:rsidP="00E92335">
      <w:pPr>
        <w:spacing w:line="480" w:lineRule="auto"/>
      </w:pPr>
      <w:r>
        <w:t xml:space="preserve">The percentage of the peptide library detected in </w:t>
      </w:r>
      <w:r w:rsidR="00C63C37">
        <w:t xml:space="preserve">each sample can </w:t>
      </w:r>
      <w:r>
        <w:t xml:space="preserve">be visualized using the </w:t>
      </w:r>
      <w:proofErr w:type="spellStart"/>
      <w:r>
        <w:t>plot_qc_</w:t>
      </w:r>
      <w:proofErr w:type="gramStart"/>
      <w:r>
        <w:t>check</w:t>
      </w:r>
      <w:proofErr w:type="spellEnd"/>
      <w:r>
        <w:t>(</w:t>
      </w:r>
      <w:proofErr w:type="gramEnd"/>
      <w:r>
        <w:t>) function.</w:t>
      </w:r>
      <w:r w:rsidR="00203F2F">
        <w:t xml:space="preserve"> </w:t>
      </w:r>
      <w:r w:rsidR="00C63C37">
        <w:t xml:space="preserve"> </w:t>
      </w:r>
      <w:r w:rsidR="00203F2F">
        <w:t xml:space="preserve">A </w:t>
      </w:r>
      <w:r w:rsidR="00C63C37">
        <w:t xml:space="preserve">histogram </w:t>
      </w:r>
      <w:r w:rsidR="00203F2F">
        <w:t>containing the count of the number of samples per</w:t>
      </w:r>
      <w:r w:rsidR="00C63C37">
        <w:t xml:space="preserve"> percentage missing is plotted</w:t>
      </w:r>
      <w:r w:rsidR="002B50DB">
        <w:t xml:space="preserve"> with facets containing each group of replicates.</w:t>
      </w:r>
    </w:p>
    <w:p w14:paraId="59955975" w14:textId="77777777" w:rsidR="002B50DB" w:rsidRDefault="002B50DB" w:rsidP="002B50DB">
      <w:pPr>
        <w:spacing w:line="480" w:lineRule="auto"/>
        <w:rPr>
          <w:i/>
          <w:iCs/>
        </w:rPr>
      </w:pPr>
    </w:p>
    <w:p w14:paraId="3D84F508" w14:textId="69BF6B68" w:rsidR="002B50DB" w:rsidRPr="002B50DB" w:rsidRDefault="002B50DB" w:rsidP="00E92335">
      <w:pPr>
        <w:spacing w:line="480" w:lineRule="auto"/>
        <w:rPr>
          <w:i/>
          <w:iCs/>
        </w:rPr>
      </w:pPr>
      <w:r>
        <w:rPr>
          <w:i/>
          <w:iCs/>
        </w:rPr>
        <w:t>Visualizing the library peptides that were not detected</w:t>
      </w:r>
    </w:p>
    <w:p w14:paraId="20F6AC94" w14:textId="22011A1B" w:rsidR="00A40699" w:rsidRDefault="002B50DB" w:rsidP="00A40699">
      <w:pPr>
        <w:spacing w:line="480" w:lineRule="auto"/>
      </w:pPr>
      <w:r>
        <w:t xml:space="preserve">The results of the </w:t>
      </w:r>
      <w:proofErr w:type="spellStart"/>
      <w:r>
        <w:t>find_nd_</w:t>
      </w:r>
      <w:proofErr w:type="gramStart"/>
      <w:r>
        <w:t>peptides</w:t>
      </w:r>
      <w:proofErr w:type="spellEnd"/>
      <w:r>
        <w:t>(</w:t>
      </w:r>
      <w:proofErr w:type="gramEnd"/>
      <w:r>
        <w:t>) function</w:t>
      </w:r>
      <w:r w:rsidR="00A40699">
        <w:t xml:space="preserve"> can be summarized and plotted using </w:t>
      </w:r>
      <w:proofErr w:type="spellStart"/>
      <w:r w:rsidR="00A40699">
        <w:t>plot_nd_peptides</w:t>
      </w:r>
      <w:proofErr w:type="spellEnd"/>
      <w:r w:rsidR="00A40699">
        <w:t xml:space="preserve">(). This function plots the percentage of samples in the experiment where the indicated library peptide was not detected. Two facets are shown, one in which only full-length peptides are considered, and another where both full length and cleavage products are considered. </w:t>
      </w:r>
    </w:p>
    <w:p w14:paraId="42DB9C7C" w14:textId="77777777" w:rsidR="00A40699" w:rsidRPr="00A40699" w:rsidRDefault="00A40699" w:rsidP="00A40699">
      <w:pPr>
        <w:spacing w:line="480" w:lineRule="auto"/>
      </w:pPr>
    </w:p>
    <w:p w14:paraId="73BF399F" w14:textId="4C3FF4BB" w:rsidR="00783E42" w:rsidRPr="00A40699" w:rsidRDefault="00A40699" w:rsidP="00E92335">
      <w:pPr>
        <w:spacing w:line="480" w:lineRule="auto"/>
        <w:rPr>
          <w:i/>
          <w:iCs/>
        </w:rPr>
      </w:pPr>
      <w:r>
        <w:rPr>
          <w:i/>
          <w:iCs/>
        </w:rPr>
        <w:t>Visualizing the distribution of peptides as a function of retention time</w:t>
      </w:r>
    </w:p>
    <w:p w14:paraId="2FDA9648" w14:textId="62DE1F74" w:rsidR="00C7002C" w:rsidRDefault="00A40699" w:rsidP="00E92335">
      <w:pPr>
        <w:spacing w:line="480" w:lineRule="auto"/>
      </w:pPr>
      <w:commentRangeStart w:id="1"/>
      <w:r>
        <w:lastRenderedPageBreak/>
        <w:t xml:space="preserve">The </w:t>
      </w:r>
      <w:proofErr w:type="spellStart"/>
      <w:r w:rsidR="00C63C37">
        <w:t>plot_r</w:t>
      </w:r>
      <w:r>
        <w:t>t</w:t>
      </w:r>
      <w:r w:rsidR="00C63C37">
        <w:t>_</w:t>
      </w:r>
      <w:proofErr w:type="gramStart"/>
      <w:r w:rsidR="00C63C37">
        <w:t>qc</w:t>
      </w:r>
      <w:proofErr w:type="spellEnd"/>
      <w:r w:rsidR="00C63C37">
        <w:t>(</w:t>
      </w:r>
      <w:proofErr w:type="gramEnd"/>
      <w:r w:rsidR="00C63C37">
        <w:t xml:space="preserve">) function </w:t>
      </w:r>
      <w:r>
        <w:t xml:space="preserve">is used to plot </w:t>
      </w:r>
      <w:r w:rsidR="00C63C37">
        <w:t xml:space="preserve"> a histogram </w:t>
      </w:r>
      <w:r>
        <w:t xml:space="preserve">containing the </w:t>
      </w:r>
      <w:r w:rsidR="00FF3561">
        <w:t xml:space="preserve">count of peptides detected as a function of retention time, with a user specified bin width, either </w:t>
      </w:r>
      <w:r>
        <w:t>aggregated by each group containing replicate samples</w:t>
      </w:r>
      <w:commentRangeEnd w:id="1"/>
      <w:r w:rsidR="006F4F9E">
        <w:rPr>
          <w:rStyle w:val="CommentReference"/>
        </w:rPr>
        <w:commentReference w:id="1"/>
      </w:r>
      <w:r w:rsidR="00FF3561">
        <w:t>, or summarized overall.</w:t>
      </w:r>
    </w:p>
    <w:p w14:paraId="0E2B22B6" w14:textId="77777777" w:rsidR="00F41353" w:rsidRDefault="00F41353" w:rsidP="00E92335">
      <w:pPr>
        <w:spacing w:line="480" w:lineRule="auto"/>
      </w:pPr>
    </w:p>
    <w:p w14:paraId="519F7027" w14:textId="44089E27" w:rsidR="00B974ED" w:rsidRPr="00B974ED" w:rsidRDefault="00C7002C" w:rsidP="00E92335">
      <w:pPr>
        <w:spacing w:line="480" w:lineRule="auto"/>
        <w:rPr>
          <w:b/>
          <w:bCs/>
        </w:rPr>
      </w:pPr>
      <w:r>
        <w:rPr>
          <w:b/>
          <w:bCs/>
        </w:rPr>
        <w:t>Data Processing</w:t>
      </w:r>
    </w:p>
    <w:p w14:paraId="3D19D1E9" w14:textId="2EBF04E9" w:rsidR="00A40699" w:rsidRPr="00C7002C" w:rsidRDefault="00DA61FA" w:rsidP="00E92335">
      <w:pPr>
        <w:spacing w:line="480" w:lineRule="auto"/>
        <w:rPr>
          <w:i/>
          <w:iCs/>
        </w:rPr>
      </w:pPr>
      <w:r w:rsidRPr="00C7002C">
        <w:rPr>
          <w:i/>
          <w:iCs/>
        </w:rPr>
        <w:t>Data Normalization</w:t>
      </w:r>
    </w:p>
    <w:p w14:paraId="30A30EEC" w14:textId="38F112E5" w:rsidR="00203F2F" w:rsidRPr="00203F2F" w:rsidRDefault="00A40699" w:rsidP="00E92335">
      <w:pPr>
        <w:spacing w:line="480" w:lineRule="auto"/>
      </w:pPr>
      <w:r>
        <w:t xml:space="preserve">The </w:t>
      </w:r>
      <w:proofErr w:type="spellStart"/>
      <w:r>
        <w:t>normalyze</w:t>
      </w:r>
      <w:proofErr w:type="spellEnd"/>
      <w:r>
        <w:t>() function performs m</w:t>
      </w:r>
      <w:r w:rsidR="00C7002C">
        <w:t xml:space="preserve">edian normalization as implemented in the </w:t>
      </w:r>
      <w:proofErr w:type="spellStart"/>
      <w:r w:rsidR="00C7002C" w:rsidRPr="00C7002C">
        <w:t>NormalyzerDE</w:t>
      </w:r>
      <w:proofErr w:type="spellEnd"/>
      <w:r w:rsidR="00C7002C">
        <w:t xml:space="preserve"> R package</w:t>
      </w:r>
      <w:r w:rsidR="00C7002C">
        <w:fldChar w:fldCharType="begin"/>
      </w:r>
      <w:r w:rsidR="00535BBE">
        <w:instrText xml:space="preserve"> ADDIN ZOTERO_ITEM CSL_CITATION {"citationID":"NJTB8AJT","properties":{"formattedCitation":"\\super 15\\nosupersub{}","plainCitation":"15","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535BBE">
        <w:rPr>
          <w:rFonts w:ascii="Cambria Math" w:hAnsi="Cambria Math" w:cs="Cambria Math"/>
        </w:rPr>
        <w:instrText>ﬀ</w:instrText>
      </w:r>
      <w:r w:rsidR="00535BBE">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535BBE">
        <w:rPr>
          <w:rFonts w:ascii="Cambria Math" w:hAnsi="Cambria Math" w:cs="Cambria Math"/>
        </w:rPr>
        <w:instrText>ﬀ</w:instrText>
      </w:r>
      <w:r w:rsidR="00535BBE">
        <w:instrText>ects of time-resolved bias. The software o</w:instrText>
      </w:r>
      <w:r w:rsidR="00535BBE">
        <w:rPr>
          <w:rFonts w:ascii="Cambria Math" w:hAnsi="Cambria Math" w:cs="Cambria Math"/>
        </w:rPr>
        <w:instrText>ﬀ</w:instrText>
      </w:r>
      <w:r w:rsidR="00535BBE">
        <w:instrText>ers straightforward access to multiple normalization methods, allows for data set evaluation and normalization quality assessment as well as subsequent or independent di</w:instrText>
      </w:r>
      <w:r w:rsidR="00535BBE">
        <w:rPr>
          <w:rFonts w:ascii="Cambria Math" w:hAnsi="Cambria Math" w:cs="Cambria Math"/>
        </w:rPr>
        <w:instrText>ﬀ</w:instrText>
      </w:r>
      <w:r w:rsidR="00535BBE">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535BBE">
        <w:rPr>
          <w:rFonts w:ascii="Cambria Math" w:hAnsi="Cambria Math" w:cs="Cambria Math"/>
        </w:rPr>
        <w:instrText>ﬀ</w:instrText>
      </w:r>
      <w:r w:rsidR="00535BBE">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535BBE">
        <w:rPr>
          <w:rFonts w:ascii="Cambria Math" w:hAnsi="Cambria Math" w:cs="Cambria Math"/>
        </w:rPr>
        <w:instrText>ﬀ</w:instrText>
      </w:r>
      <w:r w:rsidR="00535BBE">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rsidR="00C7002C">
        <w:fldChar w:fldCharType="separate"/>
      </w:r>
      <w:r w:rsidR="00535BBE" w:rsidRPr="00535BBE">
        <w:rPr>
          <w:rFonts w:ascii="Aptos" w:cs="Times New Roman"/>
          <w:vertAlign w:val="superscript"/>
        </w:rPr>
        <w:t>15</w:t>
      </w:r>
      <w:r w:rsidR="00C7002C">
        <w:fldChar w:fldCharType="end"/>
      </w:r>
      <w:r w:rsidR="00C7002C">
        <w:t xml:space="preserve">. The intensity from a peptide in a sample is first divided by the median of all peptides in the sample. </w:t>
      </w:r>
      <w:r w:rsidR="00C7002C" w:rsidRPr="00C7002C">
        <w:t xml:space="preserve"> </w:t>
      </w:r>
      <w:r w:rsidR="00C7002C">
        <w:t xml:space="preserve">This value is then </w:t>
      </w:r>
      <w:r w:rsidR="00C7002C" w:rsidRPr="00C7002C">
        <w:t xml:space="preserve">multiplied by the mean of </w:t>
      </w:r>
      <w:r w:rsidR="00B91568">
        <w:t xml:space="preserve">the </w:t>
      </w:r>
      <w:r w:rsidR="00C7002C" w:rsidRPr="00C7002C">
        <w:t xml:space="preserve">median of </w:t>
      </w:r>
      <w:r w:rsidR="00B91568">
        <w:t xml:space="preserve">the </w:t>
      </w:r>
      <w:r w:rsidR="00C7002C" w:rsidRPr="00C7002C">
        <w:t xml:space="preserve">sum of intensities of all </w:t>
      </w:r>
      <w:r w:rsidR="00C7002C">
        <w:t>peptides</w:t>
      </w:r>
      <w:r w:rsidR="00C7002C" w:rsidRPr="00C7002C">
        <w:t xml:space="preserve"> in all samples. </w:t>
      </w:r>
    </w:p>
    <w:p w14:paraId="3FE4F898" w14:textId="032B4C7A" w:rsidR="00EF2CF4" w:rsidRDefault="00EF2CF4" w:rsidP="00E92335">
      <w:pPr>
        <w:spacing w:line="480" w:lineRule="auto"/>
        <w:rPr>
          <w:i/>
          <w:iCs/>
        </w:rPr>
      </w:pPr>
      <w:r w:rsidRPr="00C7002C">
        <w:rPr>
          <w:i/>
          <w:iCs/>
        </w:rPr>
        <w:t>Outlier Removal</w:t>
      </w:r>
    </w:p>
    <w:p w14:paraId="55E28DEA" w14:textId="3AF0B5A3" w:rsidR="00C7002C" w:rsidRPr="00C7002C" w:rsidRDefault="00A40699" w:rsidP="00E92335">
      <w:pPr>
        <w:spacing w:line="480" w:lineRule="auto"/>
      </w:pPr>
      <w:r>
        <w:t xml:space="preserve">The </w:t>
      </w:r>
      <w:proofErr w:type="spellStart"/>
      <w:r>
        <w:t>remove_outliers</w:t>
      </w:r>
      <w:proofErr w:type="spellEnd"/>
      <w:r>
        <w:t>() function detects outliers</w:t>
      </w:r>
      <w:r w:rsidR="00C7002C">
        <w:t xml:space="preserve"> using </w:t>
      </w:r>
      <w:r w:rsidR="00D20834">
        <w:t xml:space="preserve">Dixon’s </w:t>
      </w:r>
      <w:r w:rsidR="00E17BAA">
        <w:t>Q</w:t>
      </w:r>
      <w:r w:rsidR="00D20834">
        <w:t xml:space="preserve"> </w:t>
      </w:r>
      <w:r w:rsidR="00C7002C">
        <w:t xml:space="preserve">test as implemented in the outliers R package </w:t>
      </w:r>
      <w:r w:rsidR="00C7002C">
        <w:fldChar w:fldCharType="begin"/>
      </w:r>
      <w:r w:rsidR="00535BBE">
        <w:instrText xml:space="preserve"> ADDIN ZOTERO_ITEM CSL_CITATION {"citationID":"lSAlXOhu","properties":{"formattedCitation":"\\super 16\\nosupersub{}","plainCitation":"16","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rsidR="00C7002C">
        <w:fldChar w:fldCharType="separate"/>
      </w:r>
      <w:r w:rsidR="00535BBE" w:rsidRPr="00535BBE">
        <w:rPr>
          <w:rFonts w:ascii="Aptos" w:cs="Times New Roman"/>
          <w:vertAlign w:val="superscript"/>
        </w:rPr>
        <w:t>16</w:t>
      </w:r>
      <w:r w:rsidR="00C7002C">
        <w:fldChar w:fldCharType="end"/>
      </w:r>
      <w:r w:rsidR="00C7002C">
        <w:t>. Values determined to be outliers (p &lt; 0.05) are converted to NA</w:t>
      </w:r>
      <w:r w:rsidR="00490534">
        <w:t xml:space="preserve"> (not applicable)</w:t>
      </w:r>
      <w:r w:rsidR="00C7002C">
        <w:t xml:space="preserve">.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06840674" w:rsidR="00EF2CF4" w:rsidRPr="00EF2CF4" w:rsidRDefault="00C7002C" w:rsidP="00E92335">
      <w:pPr>
        <w:spacing w:line="480" w:lineRule="auto"/>
      </w:pPr>
      <w:r>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535BBE">
        <w:instrText xml:space="preserve"> ADDIN ZOTERO_ITEM CSL_CITATION {"citationID":"yz3vQ39T","properties":{"formattedCitation":"\\super 17\\nosupersub{}","plainCitation":"17","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535BBE" w:rsidRPr="00535BBE">
        <w:rPr>
          <w:rFonts w:ascii="Aptos" w:cs="Times New Roman"/>
          <w:vertAlign w:val="superscript"/>
        </w:rPr>
        <w:t>17</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rsidR="00535BBE">
        <w:instrText xml:space="preserve"> ADDIN ZOTERO_ITEM CSL_CITATION {"citationID":"ibv7e1P3","properties":{"formattedCitation":"\\super 18\\nosupersub{}","plainCitation":"18","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535BBE" w:rsidRPr="00535BBE">
        <w:rPr>
          <w:rFonts w:ascii="Aptos" w:cs="Times New Roman"/>
          <w:vertAlign w:val="superscript"/>
        </w:rPr>
        <w:t>18</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lastRenderedPageBreak/>
        <w:t>Cleavage Motif</w:t>
      </w:r>
      <w:r w:rsidR="00426092">
        <w:rPr>
          <w:i/>
          <w:iCs/>
        </w:rPr>
        <w:t xml:space="preserve"> Determination</w:t>
      </w:r>
    </w:p>
    <w:p w14:paraId="12BD01F4" w14:textId="59CCE3A1" w:rsidR="00DF0BF3" w:rsidRDefault="00047FCB" w:rsidP="00E92335">
      <w:pPr>
        <w:spacing w:line="480" w:lineRule="auto"/>
      </w:pPr>
      <w:r>
        <w:t>The</w:t>
      </w:r>
      <w:r w:rsidR="00765049">
        <w:t xml:space="preserve"> experimentally detected peptides</w:t>
      </w:r>
      <w:r>
        <w:t xml:space="preserve"> </w:t>
      </w:r>
      <w:r w:rsidR="00765049">
        <w:t>are assigned to the corresponding full length library peptide</w:t>
      </w:r>
      <w:r>
        <w:t xml:space="preserve"> using the </w:t>
      </w:r>
      <w:proofErr w:type="spellStart"/>
      <w:r>
        <w:t>join_with_</w:t>
      </w:r>
      <w:proofErr w:type="gramStart"/>
      <w:r>
        <w:t>library</w:t>
      </w:r>
      <w:proofErr w:type="spellEnd"/>
      <w:r>
        <w:t>(</w:t>
      </w:r>
      <w:proofErr w:type="gramEnd"/>
      <w:r>
        <w:t xml:space="preserve">) function. </w:t>
      </w:r>
      <w:r w:rsidR="00C7002C">
        <w:t>Cleavage motifs are</w:t>
      </w:r>
      <w:r>
        <w:t xml:space="preserve"> then</w:t>
      </w:r>
      <w:r w:rsidR="00C7002C">
        <w:t xml:space="preserve"> generated for each detected peptide</w:t>
      </w:r>
      <w:r w:rsidR="00041BFE">
        <w:t xml:space="preserve"> using the </w:t>
      </w:r>
      <w:proofErr w:type="spellStart"/>
      <w:r>
        <w:t>add_</w:t>
      </w:r>
      <w:proofErr w:type="gramStart"/>
      <w:r>
        <w:t>cleavage</w:t>
      </w:r>
      <w:proofErr w:type="spellEnd"/>
      <w:r w:rsidR="00041BFE">
        <w:t>(</w:t>
      </w:r>
      <w:proofErr w:type="gramEnd"/>
      <w:r w:rsidR="00041BFE">
        <w:t>) function</w:t>
      </w:r>
      <w:r w:rsidR="00C7002C">
        <w:t xml:space="preserve">. </w:t>
      </w:r>
      <w:r>
        <w:t xml:space="preserve"> This function</w:t>
      </w:r>
      <w:r w:rsidR="00765049">
        <w:t xml:space="preserve"> reports amino acids on each side of the cleavage site, with the option to </w:t>
      </w:r>
      <w:r w:rsidR="005408FE">
        <w:t>set a user</w:t>
      </w:r>
      <w:r w:rsidR="00B91568">
        <w:t>-</w:t>
      </w:r>
      <w:r w:rsidR="005408FE">
        <w:t>defined distance from the scissile bond</w:t>
      </w:r>
      <w:r w:rsidR="00C7002C">
        <w:t xml:space="preserve">. If there is not an </w:t>
      </w:r>
      <w:r w:rsidR="00FC3B59">
        <w:t xml:space="preserve">amino acid </w:t>
      </w:r>
      <w:r w:rsidR="00C7002C">
        <w:t xml:space="preserve">at </w:t>
      </w:r>
      <w:r w:rsidR="00E73BCD">
        <w:t xml:space="preserve">a certain </w:t>
      </w:r>
      <w:r w:rsidR="00C7002C">
        <w:t>position of the peptide library because it is past the terminal end, that position of the cleavage motif is represented as a X. This is performed for detected peptides that were cleaved at the N terminus</w:t>
      </w:r>
      <w:r w:rsidR="00E73BCD">
        <w:t xml:space="preserve"> or</w:t>
      </w:r>
      <w:r w:rsidR="00C7002C">
        <w:t xml:space="preserve"> C terminus.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08113D30" w:rsidR="00DF0BF3" w:rsidRPr="00DF0BF3" w:rsidRDefault="00047FCB" w:rsidP="00E92335">
      <w:pPr>
        <w:spacing w:line="480" w:lineRule="auto"/>
      </w:pPr>
      <w:r>
        <w:t xml:space="preserve">The </w:t>
      </w:r>
      <w:proofErr w:type="spellStart"/>
      <w:r>
        <w:t>prepare_for_stats</w:t>
      </w:r>
      <w:proofErr w:type="spellEnd"/>
      <w:r>
        <w:t xml:space="preserve">() function converts data </w:t>
      </w:r>
      <w:commentRangeStart w:id="2"/>
      <w:commentRangeStart w:id="3"/>
      <w:commentRangeStart w:id="4"/>
      <w:r>
        <w:t>from a wide to long format</w:t>
      </w:r>
      <w:commentRangeEnd w:id="2"/>
      <w:r w:rsidR="00765049">
        <w:rPr>
          <w:rStyle w:val="CommentReference"/>
        </w:rPr>
        <w:commentReference w:id="2"/>
      </w:r>
      <w:commentRangeEnd w:id="3"/>
      <w:r w:rsidR="00F127AE">
        <w:rPr>
          <w:rStyle w:val="CommentReference"/>
        </w:rPr>
        <w:commentReference w:id="3"/>
      </w:r>
      <w:commentRangeEnd w:id="4"/>
      <w:r w:rsidR="002D09AC">
        <w:rPr>
          <w:rStyle w:val="CommentReference"/>
        </w:rPr>
        <w:commentReference w:id="4"/>
      </w:r>
      <w:r w:rsidR="0073346E">
        <w:t xml:space="preserve"> </w:t>
      </w:r>
      <w:r w:rsidR="0073346E">
        <w:fldChar w:fldCharType="begin"/>
      </w:r>
      <w:r w:rsidR="00535BBE">
        <w:instrText xml:space="preserve"> ADDIN ZOTERO_ITEM CSL_CITATION {"citationID":"s3sFOz91","properties":{"formattedCitation":"\\super 19\\nosupersub{}","plainCitation":"19","noteIndex":0},"citationItems":[{"id":619,"uris":["http://zotero.org/users/6494753/items/GZF6NTA3"],"itemData":{"id":619,"type":"article-journal","container-title":"Journal of Statistical Software","DOI":"10.18637/jss.v059.i10","ISSN":"1548-7660","issue":"10","journalAbbreviation":"J. Stat. Soft.","language":"en","source":"DOI.org (Crossref)","title":"Tidy Data","URL":"http://www.jstatsoft.org/v59/i10/","volume":"59","author":[{"family":"Wickham","given":"Hadley"}],"accessed":{"date-parts":[["2021",5,11]]},"issued":{"date-parts":[["2014"]]}}}],"schema":"https://github.com/citation-style-language/schema/raw/master/csl-citation.json"} </w:instrText>
      </w:r>
      <w:r w:rsidR="0073346E">
        <w:fldChar w:fldCharType="separate"/>
      </w:r>
      <w:r w:rsidR="00535BBE" w:rsidRPr="00535BBE">
        <w:rPr>
          <w:rFonts w:ascii="Aptos" w:cs="Times New Roman"/>
          <w:vertAlign w:val="superscript"/>
        </w:rPr>
        <w:t>19</w:t>
      </w:r>
      <w:r w:rsidR="0073346E">
        <w:fldChar w:fldCharType="end"/>
      </w:r>
      <w:r w:rsidR="0073346E">
        <w:t xml:space="preserve"> (“lengthening</w:t>
      </w:r>
      <w:r w:rsidR="0073346E" w:rsidRPr="0073346E">
        <w:t>" data</w:t>
      </w:r>
      <w:r w:rsidR="0073346E">
        <w:t xml:space="preserve"> by </w:t>
      </w:r>
      <w:r w:rsidR="0073346E" w:rsidRPr="0073346E">
        <w:t>increasing the number of rows and decreasing the number of columns</w:t>
      </w:r>
      <w:r w:rsidR="0073346E">
        <w:t>)</w:t>
      </w:r>
      <w:r>
        <w:t>, and appends all of the metadata contained in the design matrix. The</w:t>
      </w:r>
      <w:r w:rsidR="00DF0BF3">
        <w:t xml:space="preserve"> </w:t>
      </w:r>
      <w:proofErr w:type="gramStart"/>
      <w:r w:rsidR="00DF0BF3">
        <w:t>polish(</w:t>
      </w:r>
      <w:proofErr w:type="gramEnd"/>
      <w:r w:rsidR="00DF0BF3">
        <w:t xml:space="preserve">) function </w:t>
      </w:r>
      <w:r>
        <w:t>then r</w:t>
      </w:r>
      <w:r w:rsidR="009D3ECD">
        <w:t xml:space="preserve">emoves 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t xml:space="preserve">Standard </w:t>
      </w:r>
      <w:r w:rsidR="00682B71">
        <w:rPr>
          <w:b/>
          <w:bCs/>
        </w:rPr>
        <w:t xml:space="preserve">normalization </w:t>
      </w:r>
      <w:r>
        <w:rPr>
          <w:b/>
          <w:bCs/>
        </w:rPr>
        <w:t>workflow</w:t>
      </w:r>
    </w:p>
    <w:p w14:paraId="34AE9D6A" w14:textId="3199C734" w:rsidR="00DF0BF3" w:rsidRDefault="00802900" w:rsidP="00E92335">
      <w:pPr>
        <w:spacing w:line="480" w:lineRule="auto"/>
      </w:pPr>
      <w:r>
        <w:t xml:space="preserve">To </w:t>
      </w:r>
      <w:r w:rsidR="00947535">
        <w:t xml:space="preserve">streamline the </w:t>
      </w:r>
      <w:r>
        <w:t>MSP-MS data normalization process, we</w:t>
      </w:r>
      <w:r w:rsidR="00DF0BF3">
        <w:t xml:space="preserve"> </w:t>
      </w:r>
      <w:r w:rsidR="00E92335">
        <w:t>p</w:t>
      </w:r>
      <w:r w:rsidR="00DF0BF3">
        <w:t xml:space="preserve">rovide </w:t>
      </w:r>
      <w:r w:rsidR="0051085B">
        <w:t xml:space="preserve">the </w:t>
      </w:r>
      <w:proofErr w:type="gramStart"/>
      <w:r w:rsidR="00DF0BF3">
        <w:t>mspms</w:t>
      </w:r>
      <w:r w:rsidR="009D3ECD">
        <w:t>(</w:t>
      </w:r>
      <w:proofErr w:type="gramEnd"/>
      <w:r w:rsidR="009D3ECD">
        <w:t xml:space="preserve">) </w:t>
      </w:r>
      <w:r w:rsidR="0051085B">
        <w:t xml:space="preserve">function. </w:t>
      </w:r>
      <w:r w:rsidR="009D3ECD">
        <w:t xml:space="preserve">This </w:t>
      </w:r>
      <w:r w:rsidR="0051085B">
        <w:t xml:space="preserve">comprehensive </w:t>
      </w:r>
      <w:r w:rsidR="009D3ECD">
        <w:t xml:space="preserve">function </w:t>
      </w:r>
      <w:r w:rsidR="0051085B">
        <w:t xml:space="preserve">integrates </w:t>
      </w:r>
      <w:r w:rsidR="00F5752C">
        <w:t>multiple essential steps into a single workflow.</w:t>
      </w:r>
      <w:r w:rsidR="009D3ECD">
        <w:t xml:space="preserve"> </w:t>
      </w:r>
      <w:r w:rsidR="00F5752C">
        <w:t xml:space="preserve">By </w:t>
      </w:r>
      <w:r w:rsidR="00B752EB">
        <w:t>inputting</w:t>
      </w:r>
      <w:r w:rsidR="00F5752C">
        <w:t xml:space="preserve"> </w:t>
      </w:r>
      <w:r w:rsidR="00682B71">
        <w:t xml:space="preserve">preprocessed </w:t>
      </w:r>
      <w:commentRangeStart w:id="5"/>
      <w:commentRangeStart w:id="6"/>
      <w:commentRangeStart w:id="7"/>
      <w:r w:rsidR="006E0DC7">
        <w:t>data, sample metadata (</w:t>
      </w:r>
      <w:r w:rsidR="009D3ECD">
        <w:t>design matrix</w:t>
      </w:r>
      <w:commentRangeEnd w:id="5"/>
      <w:r w:rsidR="00B752EB">
        <w:rPr>
          <w:rStyle w:val="CommentReference"/>
        </w:rPr>
        <w:commentReference w:id="5"/>
      </w:r>
      <w:commentRangeEnd w:id="6"/>
      <w:r w:rsidR="006E0DC7">
        <w:rPr>
          <w:rStyle w:val="CommentReference"/>
        </w:rPr>
        <w:commentReference w:id="6"/>
      </w:r>
      <w:commentRangeEnd w:id="7"/>
      <w:r w:rsidR="00D062CB">
        <w:rPr>
          <w:rStyle w:val="CommentReference"/>
        </w:rPr>
        <w:commentReference w:id="7"/>
      </w:r>
      <w:r w:rsidR="006E0DC7">
        <w:t>),</w:t>
      </w:r>
      <w:r w:rsidR="009D3ECD">
        <w:t xml:space="preserve"> the number of cleavage</w:t>
      </w:r>
      <w:r w:rsidR="0065007F">
        <w:t xml:space="preserve"> </w:t>
      </w:r>
      <w:r w:rsidR="0065007F">
        <w:lastRenderedPageBreak/>
        <w:t>sites</w:t>
      </w:r>
      <w:r w:rsidR="009D3ECD">
        <w:t>, and the peptide library</w:t>
      </w:r>
      <w:r w:rsidR="00E27BCF">
        <w:t xml:space="preserve">, users can efficiently </w:t>
      </w:r>
      <w:r w:rsidR="00DB04E4">
        <w:t>perform</w:t>
      </w:r>
      <w:r w:rsidR="009D3ECD">
        <w:t xml:space="preserve"> </w:t>
      </w:r>
      <w:r w:rsidR="00DF0BF3">
        <w:t xml:space="preserve">data normalization, outlier </w:t>
      </w:r>
      <w:r w:rsidR="00DB04E4">
        <w:t xml:space="preserve">identification and </w:t>
      </w:r>
      <w:r w:rsidR="00DF0BF3">
        <w:t xml:space="preserve">removal, </w:t>
      </w:r>
      <w:r w:rsidR="00DB04E4">
        <w:t xml:space="preserve">missing value </w:t>
      </w:r>
      <w:r w:rsidR="00DF0BF3">
        <w:t xml:space="preserve">imputation, cleavage motif </w:t>
      </w:r>
      <w:r w:rsidR="00426092">
        <w:t>determination</w:t>
      </w:r>
      <w:r w:rsidR="00DF0BF3">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56E9C89C" w:rsidR="00C7002C" w:rsidRDefault="00C7002C" w:rsidP="00E92335">
      <w:pPr>
        <w:spacing w:line="480" w:lineRule="auto"/>
        <w:rPr>
          <w:b/>
          <w:bCs/>
        </w:rPr>
      </w:pPr>
      <w:r>
        <w:rPr>
          <w:b/>
          <w:bCs/>
        </w:rPr>
        <w:t>Statistic</w:t>
      </w:r>
      <w:r w:rsidR="00737108">
        <w:rPr>
          <w:b/>
          <w:bCs/>
        </w:rPr>
        <w:t>s / Preparation for Visualization</w:t>
      </w:r>
    </w:p>
    <w:p w14:paraId="6C8F6348" w14:textId="6017F0A1" w:rsidR="00C7002C" w:rsidRDefault="00CB1CBC" w:rsidP="00E92335">
      <w:pPr>
        <w:spacing w:line="480" w:lineRule="auto"/>
      </w:pPr>
      <w:r>
        <w:t xml:space="preserve">Given the diversity of </w:t>
      </w:r>
      <w:r w:rsidR="00F47255">
        <w:t xml:space="preserve">experimental designs </w:t>
      </w:r>
      <w:r>
        <w:t>and</w:t>
      </w:r>
      <w:r w:rsidR="00F47255">
        <w:t xml:space="preserve"> research objectives that </w:t>
      </w:r>
      <w:r w:rsidR="00C723DF">
        <w:t xml:space="preserve">utilize MSP-MS, a wide range of </w:t>
      </w:r>
      <w:r w:rsidR="00C7002C">
        <w:t>statistic</w:t>
      </w:r>
      <w:r w:rsidR="001B456C">
        <w:t>al test</w:t>
      </w:r>
      <w:r w:rsidR="00E94F3F">
        <w:t>s</w:t>
      </w:r>
      <w:r w:rsidR="00C7002C">
        <w:t xml:space="preserve"> </w:t>
      </w:r>
      <w:r w:rsidR="001B456C">
        <w:t xml:space="preserve">can </w:t>
      </w:r>
      <w:r w:rsidR="00C7002C">
        <w:t>be</w:t>
      </w:r>
      <w:r w:rsidR="00C723DF">
        <w:t xml:space="preserve"> applied</w:t>
      </w:r>
      <w:r w:rsidR="00C7002C">
        <w:t xml:space="preserve">. </w:t>
      </w:r>
      <w:r w:rsidR="00C723DF">
        <w:t>While we encourage researchers to implement their preferred statistical methods, mspms provi</w:t>
      </w:r>
      <w:r w:rsidR="00E143F8">
        <w:t xml:space="preserve">des a foundation by offering </w:t>
      </w:r>
      <w:r w:rsidR="00C7002C">
        <w:t>a</w:t>
      </w:r>
      <w:r w:rsidR="00E143F8">
        <w:t xml:space="preserve"> selection of </w:t>
      </w:r>
      <w:r w:rsidR="002224E3">
        <w:t>commonly used</w:t>
      </w:r>
      <w:r w:rsidR="00C7002C">
        <w:t xml:space="preserve"> statistical tests</w:t>
      </w:r>
      <w:r w:rsidR="002224E3">
        <w:t xml:space="preserve">. These tools can serve as a starting point for more complex analyses. </w:t>
      </w:r>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proofErr w:type="spellStart"/>
      <w:r>
        <w:rPr>
          <w:i/>
          <w:iCs/>
        </w:rPr>
        <w:t>Anova</w:t>
      </w:r>
      <w:proofErr w:type="spellEnd"/>
    </w:p>
    <w:p w14:paraId="6FD6FEA2" w14:textId="6DA47E0C" w:rsidR="00C7002C" w:rsidRDefault="00A40699" w:rsidP="00E92335">
      <w:pPr>
        <w:spacing w:line="480" w:lineRule="auto"/>
      </w:pPr>
      <w:r>
        <w:t xml:space="preserve">The </w:t>
      </w:r>
      <w:proofErr w:type="spellStart"/>
      <w:r>
        <w:t>mspms_</w:t>
      </w:r>
      <w:proofErr w:type="gramStart"/>
      <w:r>
        <w:t>anova</w:t>
      </w:r>
      <w:proofErr w:type="spellEnd"/>
      <w:r>
        <w:t>(</w:t>
      </w:r>
      <w:proofErr w:type="gramEnd"/>
      <w:r>
        <w:t xml:space="preserve">) function can be used to perform an </w:t>
      </w:r>
      <w:proofErr w:type="spellStart"/>
      <w:r w:rsidR="002A7104">
        <w:t>a</w:t>
      </w:r>
      <w:r>
        <w:t>nova</w:t>
      </w:r>
      <w:proofErr w:type="spellEnd"/>
      <w:r>
        <w:t xml:space="preserve"> </w:t>
      </w:r>
      <w:r w:rsidR="00C7002C">
        <w:t>for each peptide</w:t>
      </w:r>
      <w:r>
        <w:t xml:space="preserve"> when</w:t>
      </w:r>
      <w:r w:rsidR="00C7002C">
        <w:t xml:space="preserve"> grouped by experimental condition to test for an effect of time as implemented in the </w:t>
      </w:r>
      <w:proofErr w:type="spellStart"/>
      <w:r w:rsidR="00C7002C">
        <w:t>Rstatix</w:t>
      </w:r>
      <w:proofErr w:type="spellEnd"/>
      <w:r w:rsidR="00C7002C">
        <w:t xml:space="preserve"> package. P values are subsequently </w:t>
      </w:r>
      <w:r w:rsidR="003E4F25">
        <w:t xml:space="preserve">corrected by determining the </w:t>
      </w:r>
      <w:r w:rsidR="007F1262">
        <w:t>False Discovery Rate (</w:t>
      </w:r>
      <w:r w:rsidR="00C7002C">
        <w:t>FDR</w:t>
      </w:r>
      <w:r w:rsidR="007F1262">
        <w:t xml:space="preserve"> correction).</w:t>
      </w:r>
      <w:r w:rsidR="00C7002C">
        <w:t xml:space="preserve">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t>The log2 fold change for each condition relative to time 0 is calculated by the mspms_log2</w:t>
      </w:r>
      <w:proofErr w:type="gramStart"/>
      <w:r>
        <w:t>fc(</w:t>
      </w:r>
      <w:proofErr w:type="gramEnd"/>
      <w:r>
        <w:t>)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t>T tests</w:t>
      </w:r>
    </w:p>
    <w:p w14:paraId="65302EAB" w14:textId="4210AFFA" w:rsidR="00F80B91" w:rsidRDefault="00F80B91" w:rsidP="00E92335">
      <w:pPr>
        <w:spacing w:line="480" w:lineRule="auto"/>
      </w:pPr>
      <w:r>
        <w:lastRenderedPageBreak/>
        <w:t xml:space="preserve">Pairwise t-tests are performed as implemented in the </w:t>
      </w:r>
      <w:proofErr w:type="spellStart"/>
      <w:r>
        <w:t>Rstatix</w:t>
      </w:r>
      <w:proofErr w:type="spellEnd"/>
      <w:r>
        <w:t xml:space="preserve"> package </w:t>
      </w:r>
      <w:r>
        <w:fldChar w:fldCharType="begin"/>
      </w:r>
      <w:r w:rsidR="00535BBE">
        <w:instrText xml:space="preserve"> ADDIN ZOTERO_ITEM CSL_CITATION {"citationID":"GBScuSPY","properties":{"formattedCitation":"\\super 20\\nosupersub{}","plainCitation":"20","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535BBE" w:rsidRPr="00535BBE">
        <w:rPr>
          <w:rFonts w:ascii="Aptos" w:cs="Times New Roman"/>
          <w:vertAlign w:val="superscript"/>
        </w:rPr>
        <w:t>20</w:t>
      </w:r>
      <w:r>
        <w:fldChar w:fldCharType="end"/>
      </w:r>
      <w:r>
        <w:t xml:space="preserve"> and are subsequently FDR</w:t>
      </w:r>
      <w:r w:rsidR="00B91568">
        <w:t>-</w:t>
      </w:r>
      <w:r>
        <w:t xml:space="preserve">corrected. A number of functions are provided for different use cases. </w:t>
      </w:r>
    </w:p>
    <w:p w14:paraId="58F7A2E7" w14:textId="54DF7A00" w:rsidR="00F80B91" w:rsidRDefault="00E838BE" w:rsidP="00E92335">
      <w:pPr>
        <w:pStyle w:val="ListParagraph"/>
        <w:numPr>
          <w:ilvl w:val="0"/>
          <w:numId w:val="8"/>
        </w:numPr>
        <w:spacing w:line="480" w:lineRule="auto"/>
      </w:pPr>
      <w:proofErr w:type="spellStart"/>
      <w:r>
        <w:t>m</w:t>
      </w:r>
      <w:r w:rsidR="00F80B91">
        <w:t>spms_t_</w:t>
      </w:r>
      <w:proofErr w:type="gramStart"/>
      <w:r w:rsidR="00F80B91">
        <w:t>tests</w:t>
      </w:r>
      <w:proofErr w:type="spellEnd"/>
      <w:r w:rsidR="00F80B91">
        <w:t>(</w:t>
      </w:r>
      <w:proofErr w:type="gramEnd"/>
      <w:r w:rsidR="00F80B91">
        <w:t xml:space="preserve">): calculates t-tests on data relative to time 0. </w:t>
      </w:r>
    </w:p>
    <w:p w14:paraId="11BB756B" w14:textId="34905CBC" w:rsidR="00F80B91" w:rsidRDefault="00E838BE" w:rsidP="00E92335">
      <w:pPr>
        <w:pStyle w:val="ListParagraph"/>
        <w:numPr>
          <w:ilvl w:val="0"/>
          <w:numId w:val="8"/>
        </w:numPr>
        <w:spacing w:line="480" w:lineRule="auto"/>
      </w:pPr>
      <w:r>
        <w:t>l</w:t>
      </w:r>
      <w:r w:rsidR="00F80B91">
        <w:t>og2fc_t_</w:t>
      </w:r>
      <w:proofErr w:type="gramStart"/>
      <w:r w:rsidR="00F80B91">
        <w:t>test(</w:t>
      </w:r>
      <w:proofErr w:type="gramEnd"/>
      <w:r w:rsidR="00F80B91">
        <w:t xml:space="preserve">): </w:t>
      </w:r>
      <w:r w:rsidR="00E94F3F">
        <w:t>performs</w:t>
      </w:r>
      <w:r w:rsidR="00F80B91">
        <w:t xml:space="preserve"> t-tests and log2 fold change on data relative to time 0</w:t>
      </w:r>
    </w:p>
    <w:p w14:paraId="156C9558" w14:textId="5CB1C18A" w:rsidR="00F80B91" w:rsidRDefault="00E838BE" w:rsidP="00E92335">
      <w:pPr>
        <w:pStyle w:val="ListParagraph"/>
        <w:numPr>
          <w:ilvl w:val="0"/>
          <w:numId w:val="8"/>
        </w:numPr>
        <w:spacing w:line="480" w:lineRule="auto"/>
      </w:pPr>
      <w:r>
        <w:t>l</w:t>
      </w:r>
      <w:r w:rsidR="00F80B91">
        <w:t>og2fct_</w:t>
      </w:r>
      <w:proofErr w:type="gramStart"/>
      <w:r w:rsidR="00F80B91">
        <w:t>time(</w:t>
      </w:r>
      <w:proofErr w:type="gramEnd"/>
      <w:r w:rsidR="00F80B91">
        <w:t>):  calculates the log2 fold change and t-tests for each peptide keeping the condition constant and comparing user</w:t>
      </w:r>
      <w:r w:rsidR="00B91568">
        <w:t>-</w:t>
      </w:r>
      <w:r w:rsidR="00F80B91">
        <w:t xml:space="preserve">specified times. </w:t>
      </w:r>
    </w:p>
    <w:p w14:paraId="0DB75317" w14:textId="2D207042" w:rsidR="00426092" w:rsidRDefault="00E838BE" w:rsidP="00E92335">
      <w:pPr>
        <w:pStyle w:val="ListParagraph"/>
        <w:numPr>
          <w:ilvl w:val="0"/>
          <w:numId w:val="8"/>
        </w:numPr>
        <w:spacing w:line="480" w:lineRule="auto"/>
      </w:pPr>
      <w:r>
        <w:t>l</w:t>
      </w:r>
      <w:r w:rsidR="00F80B91">
        <w:t>og2fct_</w:t>
      </w:r>
      <w:proofErr w:type="gramStart"/>
      <w:r w:rsidR="00F80B91">
        <w:t>condition(</w:t>
      </w:r>
      <w:proofErr w:type="gramEnd"/>
      <w:r w:rsidR="00F80B91">
        <w:t>): calculates the log2 fold change and t-tests for each peptide keeping the time constant and comparing user</w:t>
      </w:r>
      <w:r w:rsidR="00B91568">
        <w:t>-</w:t>
      </w:r>
      <w:r w:rsidR="00F80B91">
        <w:t xml:space="preserve">specified conditions. </w:t>
      </w:r>
    </w:p>
    <w:p w14:paraId="26E1C01C" w14:textId="77777777" w:rsidR="00E92335" w:rsidRDefault="00E92335" w:rsidP="00E92335">
      <w:pPr>
        <w:spacing w:line="480" w:lineRule="auto"/>
        <w:rPr>
          <w:i/>
          <w:iCs/>
        </w:rPr>
      </w:pPr>
    </w:p>
    <w:p w14:paraId="682949D1" w14:textId="084BB3AE" w:rsidR="00426092" w:rsidRDefault="00946E87" w:rsidP="00E92335">
      <w:pPr>
        <w:spacing w:line="480" w:lineRule="auto"/>
        <w:rPr>
          <w:i/>
          <w:iCs/>
        </w:rPr>
      </w:pPr>
      <w:r>
        <w:rPr>
          <w:i/>
          <w:iCs/>
        </w:rPr>
        <w:t>C</w:t>
      </w:r>
      <w:r w:rsidR="00426092">
        <w:rPr>
          <w:i/>
          <w:iCs/>
        </w:rPr>
        <w:t>leavage</w:t>
      </w:r>
      <w:r>
        <w:rPr>
          <w:i/>
          <w:iCs/>
        </w:rPr>
        <w:t xml:space="preserve"> site</w:t>
      </w:r>
      <w:r w:rsidR="00426092">
        <w:rPr>
          <w:i/>
          <w:iCs/>
        </w:rPr>
        <w:t xml:space="preserve"> position</w:t>
      </w:r>
      <w:r>
        <w:rPr>
          <w:i/>
          <w:iCs/>
        </w:rPr>
        <w:t xml:space="preserve"> with</w:t>
      </w:r>
      <w:r w:rsidR="00CD384E">
        <w:rPr>
          <w:i/>
          <w:iCs/>
        </w:rPr>
        <w:t>in</w:t>
      </w:r>
      <w:r>
        <w:rPr>
          <w:i/>
          <w:iCs/>
        </w:rPr>
        <w:t xml:space="preserve"> peptide</w:t>
      </w:r>
    </w:p>
    <w:p w14:paraId="3E34DC0B" w14:textId="1EE07B68" w:rsidR="00041BFE" w:rsidRDefault="00426092" w:rsidP="00E92335">
      <w:pPr>
        <w:spacing w:line="480" w:lineRule="auto"/>
      </w:pPr>
      <w:r>
        <w:t xml:space="preserve">We provide the </w:t>
      </w:r>
      <w:proofErr w:type="spellStart"/>
      <w:r>
        <w:t>count_cleavages_per_</w:t>
      </w:r>
      <w:proofErr w:type="gramStart"/>
      <w:r>
        <w:t>pos</w:t>
      </w:r>
      <w:proofErr w:type="spellEnd"/>
      <w:r>
        <w:t>(</w:t>
      </w:r>
      <w:proofErr w:type="gramEnd"/>
      <w:r>
        <w:t xml:space="preserve">) function to </w:t>
      </w:r>
      <w:r w:rsidR="000D2189">
        <w:t>summarize</w:t>
      </w:r>
      <w:r>
        <w:t xml:space="preserve"> the number of peptides in a data frame</w:t>
      </w:r>
      <w:r w:rsidR="00F80B91">
        <w:t xml:space="preserve"> by the position </w:t>
      </w:r>
      <w:r w:rsidR="007818E1">
        <w:t>within the</w:t>
      </w:r>
      <w:r w:rsidR="00F80B91">
        <w:t xml:space="preserve"> peptide </w:t>
      </w:r>
      <w:r w:rsidR="005753F8">
        <w:t xml:space="preserve">sequence </w:t>
      </w:r>
      <w:r w:rsidR="00E94F3F">
        <w:t xml:space="preserve">at which </w:t>
      </w:r>
      <w:r w:rsidR="00F80B91">
        <w:t>they were cleaved</w:t>
      </w:r>
      <w:r>
        <w:t>.</w:t>
      </w:r>
    </w:p>
    <w:p w14:paraId="30F18D0A" w14:textId="77777777" w:rsidR="005753F8" w:rsidRDefault="005753F8" w:rsidP="00E92335">
      <w:pPr>
        <w:spacing w:line="480" w:lineRule="auto"/>
      </w:pPr>
    </w:p>
    <w:p w14:paraId="5D7FF7BA" w14:textId="6223ADF1" w:rsidR="00426092" w:rsidRDefault="00FF2738" w:rsidP="00E92335">
      <w:pPr>
        <w:spacing w:line="480" w:lineRule="auto"/>
        <w:rPr>
          <w:i/>
          <w:iCs/>
        </w:rPr>
      </w:pPr>
      <w:r>
        <w:rPr>
          <w:i/>
          <w:iCs/>
        </w:rPr>
        <w:t>i</w:t>
      </w:r>
      <w:r w:rsidRPr="00426092">
        <w:rPr>
          <w:i/>
          <w:iCs/>
        </w:rPr>
        <w:t>ce</w:t>
      </w:r>
      <w:r>
        <w:rPr>
          <w:i/>
          <w:iCs/>
        </w:rPr>
        <w:t>L</w:t>
      </w:r>
      <w:r w:rsidRPr="00426092">
        <w:rPr>
          <w:i/>
          <w:iCs/>
        </w:rPr>
        <w:t xml:space="preserve">ogo </w:t>
      </w:r>
    </w:p>
    <w:p w14:paraId="084BC214" w14:textId="19C8A86B" w:rsidR="00426092" w:rsidRDefault="00426092" w:rsidP="00E92335">
      <w:pPr>
        <w:spacing w:line="480" w:lineRule="auto"/>
      </w:pPr>
      <w:r>
        <w:t xml:space="preserve">We provide a series of functions to process data </w:t>
      </w:r>
      <w:r w:rsidR="00B91568">
        <w:t xml:space="preserve">to </w:t>
      </w:r>
      <w:r>
        <w:t xml:space="preserve">create an </w:t>
      </w:r>
      <w:r w:rsidR="005753F8">
        <w:t>iceLogo</w:t>
      </w:r>
      <w:r w:rsidR="005753F8">
        <w:fldChar w:fldCharType="begin"/>
      </w:r>
      <w:r w:rsidR="00535BBE">
        <w:instrText xml:space="preserve"> ADDIN ZOTERO_ITEM CSL_CITATION {"citationID":"TzJ9g7iY","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753F8">
        <w:fldChar w:fldCharType="separate"/>
      </w:r>
      <w:r w:rsidR="00535BBE" w:rsidRPr="00535BBE">
        <w:rPr>
          <w:rFonts w:ascii="Aptos" w:cs="Times New Roman"/>
          <w:vertAlign w:val="superscript"/>
        </w:rPr>
        <w:t>21</w:t>
      </w:r>
      <w:r w:rsidR="005753F8">
        <w:fldChar w:fldCharType="end"/>
      </w:r>
      <w:r>
        <w:t xml:space="preserve">. </w:t>
      </w:r>
    </w:p>
    <w:p w14:paraId="48AFFF27" w14:textId="36827872" w:rsidR="000D2189" w:rsidRDefault="00684EFE" w:rsidP="00E92335">
      <w:pPr>
        <w:pStyle w:val="ListParagraph"/>
        <w:numPr>
          <w:ilvl w:val="0"/>
          <w:numId w:val="7"/>
        </w:numPr>
        <w:spacing w:line="480" w:lineRule="auto"/>
      </w:pPr>
      <w:proofErr w:type="spellStart"/>
      <w:r>
        <w:t>c</w:t>
      </w:r>
      <w:r w:rsidR="00426092">
        <w:t>alc_AA_count_of_</w:t>
      </w:r>
      <w:proofErr w:type="gramStart"/>
      <w:r w:rsidR="00426092">
        <w:t>motif</w:t>
      </w:r>
      <w:proofErr w:type="spellEnd"/>
      <w:r w:rsidR="00426092">
        <w:t>(</w:t>
      </w:r>
      <w:proofErr w:type="gramEnd"/>
      <w:r w:rsidR="00426092">
        <w:t>)</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proofErr w:type="spellStart"/>
      <w:r>
        <w:t>c</w:t>
      </w:r>
      <w:r w:rsidR="000D2189">
        <w:t>alc_</w:t>
      </w:r>
      <w:r w:rsidR="009F265E">
        <w:t>AA_</w:t>
      </w:r>
      <w:r w:rsidR="000D2189">
        <w:t>prop_of_</w:t>
      </w:r>
      <w:proofErr w:type="gramStart"/>
      <w:r w:rsidR="000D2189">
        <w:t>motif</w:t>
      </w:r>
      <w:proofErr w:type="spellEnd"/>
      <w:r w:rsidR="000D2189">
        <w:t>(</w:t>
      </w:r>
      <w:proofErr w:type="gramEnd"/>
      <w:r w:rsidR="000D2189">
        <w:t xml:space="preserve">):  Given a matrix containing the count of amino acids at each </w:t>
      </w:r>
      <w:r w:rsidR="00955E34">
        <w:t>position</w:t>
      </w:r>
      <w:r w:rsidR="000D2189">
        <w:t>,</w:t>
      </w:r>
      <w:r w:rsidR="005408FE">
        <w:t xml:space="preserve"> this function</w:t>
      </w:r>
      <w:r w:rsidR="000D2189">
        <w:t xml:space="preserve"> calculates the proportion</w:t>
      </w:r>
      <w:r w:rsidR="00955E34">
        <w:t xml:space="preserve">s. </w:t>
      </w:r>
    </w:p>
    <w:p w14:paraId="39586856" w14:textId="3A4C31A3" w:rsidR="000D2189" w:rsidRDefault="00684EFE" w:rsidP="00E92335">
      <w:pPr>
        <w:pStyle w:val="ListParagraph"/>
        <w:numPr>
          <w:ilvl w:val="0"/>
          <w:numId w:val="7"/>
        </w:numPr>
        <w:spacing w:line="480" w:lineRule="auto"/>
      </w:pPr>
      <w:proofErr w:type="spellStart"/>
      <w:r>
        <w:t>c</w:t>
      </w:r>
      <w:r w:rsidR="000D2189">
        <w:t>alc_AA_motif_</w:t>
      </w:r>
      <w:proofErr w:type="gramStart"/>
      <w:r w:rsidR="000D2189">
        <w:t>zscore</w:t>
      </w:r>
      <w:proofErr w:type="spellEnd"/>
      <w:r w:rsidR="000D2189">
        <w:t>(</w:t>
      </w:r>
      <w:proofErr w:type="gramEnd"/>
      <w:r w:rsidR="000D2189">
        <w:t>): Calculates the z</w:t>
      </w:r>
      <w:r w:rsidR="00867813">
        <w:t xml:space="preserve"> </w:t>
      </w:r>
      <w:r w:rsidR="000D2189">
        <w:t>scores given the count and proportion of the amino acids at each position of a set of cleavages in reference to a background set</w:t>
      </w:r>
      <w:r w:rsidR="00955E34">
        <w:t>.</w:t>
      </w:r>
    </w:p>
    <w:p w14:paraId="2A478CEC" w14:textId="5180CAB0" w:rsidR="000D2189" w:rsidRDefault="00684EFE" w:rsidP="00E92335">
      <w:pPr>
        <w:pStyle w:val="ListParagraph"/>
        <w:numPr>
          <w:ilvl w:val="0"/>
          <w:numId w:val="7"/>
        </w:numPr>
        <w:spacing w:line="480" w:lineRule="auto"/>
      </w:pPr>
      <w:proofErr w:type="spellStart"/>
      <w:r>
        <w:lastRenderedPageBreak/>
        <w:t>c</w:t>
      </w:r>
      <w:r w:rsidR="000D2189">
        <w:t>alc_sig_</w:t>
      </w:r>
      <w:proofErr w:type="gramStart"/>
      <w:r w:rsidR="000D2189">
        <w:t>zscores</w:t>
      </w:r>
      <w:proofErr w:type="spellEnd"/>
      <w:r w:rsidR="000D2189">
        <w:t>(</w:t>
      </w:r>
      <w:proofErr w:type="gramEnd"/>
      <w:r w:rsidR="000D2189">
        <w:t>): given a matrix of z</w:t>
      </w:r>
      <w:r w:rsidR="00867813">
        <w:t xml:space="preserve"> </w:t>
      </w:r>
      <w:r w:rsidR="000D2189">
        <w:t>scores, determines which are significant given a user</w:t>
      </w:r>
      <w:r w:rsidR="002F0D24">
        <w:t>-</w:t>
      </w:r>
      <w:r w:rsidR="000D2189">
        <w:t xml:space="preserve">defined p value. </w:t>
      </w:r>
    </w:p>
    <w:p w14:paraId="0976A19E" w14:textId="624AAB82" w:rsidR="00682B71" w:rsidRDefault="00684EFE" w:rsidP="00E92335">
      <w:pPr>
        <w:pStyle w:val="ListParagraph"/>
        <w:numPr>
          <w:ilvl w:val="0"/>
          <w:numId w:val="7"/>
        </w:numPr>
        <w:spacing w:line="480" w:lineRule="auto"/>
      </w:pPr>
      <w:proofErr w:type="spellStart"/>
      <w:r>
        <w:t>c</w:t>
      </w:r>
      <w:r w:rsidR="00426092">
        <w:t>alc_</w:t>
      </w:r>
      <w:r w:rsidR="009F265E">
        <w:t>AA_</w:t>
      </w:r>
      <w:r w:rsidR="00426092">
        <w:t>percent_</w:t>
      </w:r>
      <w:proofErr w:type="gramStart"/>
      <w:r w:rsidR="00426092">
        <w:t>difference</w:t>
      </w:r>
      <w:proofErr w:type="spellEnd"/>
      <w:r w:rsidR="00426092">
        <w:t>(</w:t>
      </w:r>
      <w:proofErr w:type="gramEnd"/>
      <w:r w:rsidR="00426092">
        <w:t>)</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proofErr w:type="spellStart"/>
      <w:r>
        <w:t>c</w:t>
      </w:r>
      <w:r w:rsidR="000D2189">
        <w:t>alc_AA_fold_</w:t>
      </w:r>
      <w:proofErr w:type="gramStart"/>
      <w:r w:rsidR="000D2189">
        <w:t>change</w:t>
      </w:r>
      <w:proofErr w:type="spellEnd"/>
      <w:r w:rsidR="000D2189">
        <w:t>(</w:t>
      </w:r>
      <w:proofErr w:type="gramEnd"/>
      <w:r w:rsidR="000D2189">
        <w:t xml:space="preserv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54EDF2FF" w:rsidR="00426092" w:rsidRDefault="00684EFE" w:rsidP="00E92335">
      <w:pPr>
        <w:pStyle w:val="ListParagraph"/>
        <w:numPr>
          <w:ilvl w:val="0"/>
          <w:numId w:val="7"/>
        </w:numPr>
        <w:spacing w:line="480" w:lineRule="auto"/>
      </w:pPr>
      <w:proofErr w:type="spellStart"/>
      <w:r>
        <w:t>p</w:t>
      </w:r>
      <w:r w:rsidR="000D2189">
        <w:t>repare_sig_p_</w:t>
      </w:r>
      <w:proofErr w:type="gramStart"/>
      <w:r w:rsidR="000D2189">
        <w:t>diff</w:t>
      </w:r>
      <w:proofErr w:type="spellEnd"/>
      <w:r w:rsidR="000D2189">
        <w:t>(</w:t>
      </w:r>
      <w:proofErr w:type="gramEnd"/>
      <w:r w:rsidR="000D2189">
        <w:t xml:space="preserve">): </w:t>
      </w:r>
      <w:r w:rsidR="00682B71">
        <w:t>filters matrix of amino acid counts by position to only contain those that are significant</w:t>
      </w:r>
      <w:r w:rsidR="00D22578">
        <w:t xml:space="preserve"> given a desired alpha threshold</w:t>
      </w:r>
      <w:r w:rsidR="007D06DD">
        <w:t>.</w:t>
      </w:r>
    </w:p>
    <w:p w14:paraId="295BD832" w14:textId="587E927F" w:rsidR="00047FCB" w:rsidRDefault="00684EFE" w:rsidP="00E92335">
      <w:pPr>
        <w:pStyle w:val="ListParagraph"/>
        <w:numPr>
          <w:ilvl w:val="0"/>
          <w:numId w:val="7"/>
        </w:numPr>
        <w:spacing w:line="480" w:lineRule="auto"/>
      </w:pPr>
      <w:proofErr w:type="spellStart"/>
      <w:r>
        <w:t>p</w:t>
      </w:r>
      <w:r w:rsidR="00426092">
        <w:t>repare_</w:t>
      </w:r>
      <w:proofErr w:type="gramStart"/>
      <w:r w:rsidR="00426092">
        <w:t>fc</w:t>
      </w:r>
      <w:proofErr w:type="spellEnd"/>
      <w:r w:rsidR="00426092">
        <w:t>(</w:t>
      </w:r>
      <w:proofErr w:type="gramEnd"/>
      <w:r w:rsidR="00426092">
        <w:t>)</w:t>
      </w:r>
      <w:r w:rsidR="00F80B91">
        <w:t>:</w:t>
      </w:r>
      <w:r w:rsidR="000D2189">
        <w:t xml:space="preserve"> prepares </w:t>
      </w:r>
      <w:r w:rsidR="00682B71">
        <w:t>a matrix with significant amino acid fold changes by position</w:t>
      </w:r>
      <w:r w:rsidR="000D2189">
        <w:t xml:space="preserve"> for plotting. </w:t>
      </w:r>
    </w:p>
    <w:p w14:paraId="28FC4E35" w14:textId="064710B2" w:rsidR="009C0F43" w:rsidRDefault="009C0F43" w:rsidP="00E92335">
      <w:pPr>
        <w:pStyle w:val="ListParagraph"/>
        <w:numPr>
          <w:ilvl w:val="0"/>
          <w:numId w:val="7"/>
        </w:numPr>
        <w:spacing w:line="480" w:lineRule="auto"/>
      </w:pPr>
      <w:proofErr w:type="spellStart"/>
      <w:r>
        <w:t>prepare_icelogo_</w:t>
      </w:r>
      <w:proofErr w:type="gramStart"/>
      <w:r>
        <w:t>data</w:t>
      </w:r>
      <w:proofErr w:type="spellEnd"/>
      <w:r>
        <w:t>(</w:t>
      </w:r>
      <w:proofErr w:type="gramEnd"/>
      <w:r>
        <w:t>): combines the functions described above to generate a</w:t>
      </w:r>
      <w:r w:rsidR="007D06DD">
        <w:t>n</w:t>
      </w:r>
      <w:r>
        <w:t xml:space="preserve"> </w:t>
      </w:r>
      <w:r w:rsidR="00D84A26">
        <w:t xml:space="preserve">iceLogo </w:t>
      </w:r>
      <w:r>
        <w:t xml:space="preserve">matrix of significantly enriched amino acids </w:t>
      </w:r>
      <w:r w:rsidR="007D06DD">
        <w:t>at</w:t>
      </w:r>
      <w:r>
        <w:t xml:space="preserve"> each position of a cleavage motif. </w:t>
      </w:r>
    </w:p>
    <w:p w14:paraId="07A3B8FE" w14:textId="2EE44C27" w:rsidR="00A34F2E" w:rsidRDefault="003C1A89" w:rsidP="00A34F2E">
      <w:pPr>
        <w:pStyle w:val="ListParagraph"/>
        <w:numPr>
          <w:ilvl w:val="0"/>
          <w:numId w:val="9"/>
        </w:numPr>
        <w:spacing w:line="480" w:lineRule="auto"/>
      </w:pPr>
      <w:proofErr w:type="spellStart"/>
      <w:r w:rsidRPr="003C1A89">
        <w:t>extract_</w:t>
      </w:r>
      <w:proofErr w:type="gramStart"/>
      <w:r w:rsidRPr="003C1A89">
        <w:t>re</w:t>
      </w:r>
      <w:proofErr w:type="spellEnd"/>
      <w:r>
        <w:t>(</w:t>
      </w:r>
      <w:proofErr w:type="gramEnd"/>
      <w:r>
        <w:t>): extracts regular expressions specifying amino acids above a defined threshold</w:t>
      </w:r>
      <w:r w:rsidR="00E92335">
        <w:t xml:space="preserve"> cutoff of</w:t>
      </w:r>
      <w:r>
        <w:t xml:space="preserve"> each position of </w:t>
      </w:r>
      <w:r w:rsidR="00E92335">
        <w:t>a</w:t>
      </w:r>
      <w:r>
        <w:t xml:space="preserve"> cleavage motif from an </w:t>
      </w:r>
      <w:r w:rsidR="00D84A26">
        <w:t xml:space="preserve">iceLogo </w:t>
      </w:r>
      <w:r>
        <w:t xml:space="preserve">matrix. </w:t>
      </w:r>
    </w:p>
    <w:p w14:paraId="0286AB54" w14:textId="77777777" w:rsidR="00D84A26" w:rsidRDefault="00D84A26" w:rsidP="00FF3561">
      <w:pPr>
        <w:spacing w:line="480" w:lineRule="auto"/>
        <w:ind w:left="360"/>
      </w:pPr>
    </w:p>
    <w:p w14:paraId="53EE2D0D" w14:textId="68825238" w:rsidR="00C7002C" w:rsidRDefault="00C7002C" w:rsidP="00E92335">
      <w:pPr>
        <w:spacing w:line="480" w:lineRule="auto"/>
        <w:rPr>
          <w:b/>
          <w:bCs/>
        </w:rPr>
      </w:pPr>
      <w:commentRangeStart w:id="8"/>
      <w:commentRangeStart w:id="9"/>
      <w:r w:rsidRPr="00C7002C">
        <w:rPr>
          <w:b/>
          <w:bCs/>
        </w:rPr>
        <w:t>Data Visualization</w:t>
      </w:r>
      <w:commentRangeEnd w:id="8"/>
      <w:r w:rsidR="007D06DD">
        <w:rPr>
          <w:rStyle w:val="CommentReference"/>
        </w:rPr>
        <w:commentReference w:id="8"/>
      </w:r>
      <w:commentRangeEnd w:id="9"/>
      <w:r w:rsidR="0073346E">
        <w:rPr>
          <w:rStyle w:val="CommentReference"/>
        </w:rPr>
        <w:commentReference w:id="9"/>
      </w:r>
    </w:p>
    <w:p w14:paraId="7546717A" w14:textId="36CEAA86" w:rsidR="00C7002C" w:rsidRDefault="00C7002C" w:rsidP="00E92335">
      <w:pPr>
        <w:spacing w:line="480" w:lineRule="auto"/>
      </w:pPr>
      <w:r>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t>Heatmap/</w:t>
      </w:r>
      <w:r w:rsidRPr="009B5638">
        <w:t xml:space="preserve"> </w:t>
      </w:r>
      <w:r>
        <w:rPr>
          <w:i/>
          <w:iCs/>
        </w:rPr>
        <w:t>H</w:t>
      </w:r>
      <w:r w:rsidRPr="009B5638">
        <w:rPr>
          <w:i/>
          <w:iCs/>
        </w:rPr>
        <w:t xml:space="preserve">ierarchical </w:t>
      </w:r>
      <w:r w:rsidRPr="00C7002C">
        <w:rPr>
          <w:i/>
          <w:iCs/>
        </w:rPr>
        <w:t>Clustering</w:t>
      </w:r>
    </w:p>
    <w:p w14:paraId="607D5568" w14:textId="629BE78B" w:rsidR="009D3ECD" w:rsidRDefault="009D3ECD" w:rsidP="00E92335">
      <w:pPr>
        <w:spacing w:line="480" w:lineRule="auto"/>
      </w:pPr>
      <w:r>
        <w:lastRenderedPageBreak/>
        <w:t xml:space="preserve">We provide </w:t>
      </w:r>
      <w:proofErr w:type="spellStart"/>
      <w:r>
        <w:t>plot_</w:t>
      </w:r>
      <w:proofErr w:type="gramStart"/>
      <w:r>
        <w:t>heatmap</w:t>
      </w:r>
      <w:proofErr w:type="spellEnd"/>
      <w:r>
        <w:t>(</w:t>
      </w:r>
      <w:proofErr w:type="gramEnd"/>
      <w:r>
        <w:t xml:space="preserve">) to visualize a heatmap of the normalized intensity, where the </w:t>
      </w:r>
      <w:commentRangeStart w:id="10"/>
      <w:commentRangeStart w:id="11"/>
      <w:r>
        <w:t>rows</w:t>
      </w:r>
      <w:r w:rsidR="006E0DC7">
        <w:t xml:space="preserve"> represent distinct samples, and</w:t>
      </w:r>
      <w:r>
        <w:t xml:space="preserve"> </w:t>
      </w:r>
      <w:r w:rsidR="006E0DC7">
        <w:t xml:space="preserve">the </w:t>
      </w:r>
      <w:r>
        <w:t xml:space="preserve">columns </w:t>
      </w:r>
      <w:commentRangeEnd w:id="10"/>
      <w:r w:rsidR="00C41B23">
        <w:rPr>
          <w:rStyle w:val="CommentReference"/>
        </w:rPr>
        <w:commentReference w:id="10"/>
      </w:r>
      <w:commentRangeEnd w:id="11"/>
      <w:r w:rsidR="006E0DC7">
        <w:rPr>
          <w:rStyle w:val="CommentReference"/>
        </w:rPr>
        <w:commentReference w:id="11"/>
      </w:r>
      <w:r w:rsidR="006E0DC7">
        <w:t>represent detected peptides. Both rows and columns are</w:t>
      </w:r>
      <w:r>
        <w:t xml:space="preserve"> subjected to </w:t>
      </w:r>
      <w:r w:rsidR="00F5650F">
        <w:t xml:space="preserve">unsupervised </w:t>
      </w:r>
      <w:r w:rsidRPr="009B5638">
        <w:t xml:space="preserve">hierarchical </w:t>
      </w:r>
      <w:r>
        <w:t>clustering and the color of the cells represent values</w:t>
      </w:r>
      <w:r w:rsidR="006E0DC7">
        <w:t xml:space="preserve"> of</w:t>
      </w:r>
      <w:r>
        <w:t xml:space="preserve"> the data as implemented in the </w:t>
      </w:r>
      <w:proofErr w:type="spellStart"/>
      <w:r>
        <w:t>heatmaply</w:t>
      </w:r>
      <w:proofErr w:type="spellEnd"/>
      <w:r>
        <w:t xml:space="preserve"> R package</w:t>
      </w:r>
      <w:r>
        <w:fldChar w:fldCharType="begin"/>
      </w:r>
      <w:r w:rsidR="00535BBE">
        <w:instrText xml:space="preserve"> ADDIN ZOTERO_ITEM CSL_CITATION {"citationID":"MgLT5Vdd","properties":{"formattedCitation":"\\super 22\\nosupersub{}","plainCitation":"22","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535BBE" w:rsidRPr="00535BBE">
        <w:rPr>
          <w:rFonts w:ascii="Aptos" w:cs="Times New Roman"/>
          <w:vertAlign w:val="superscript"/>
        </w:rPr>
        <w:t>22</w:t>
      </w:r>
      <w:r>
        <w:fldChar w:fldCharType="end"/>
      </w:r>
      <w:r>
        <w:t>.</w:t>
      </w:r>
      <w:r w:rsidR="006E0DC7">
        <w:t xml:space="preserve"> </w:t>
      </w:r>
      <w:r>
        <w:t xml:space="preserve">Euclidian distance and the complete agglomeration method are used to perform the </w:t>
      </w:r>
      <w:r w:rsidRPr="009B5638">
        <w:t xml:space="preserve">hierarchical </w:t>
      </w:r>
      <w:r>
        <w:t xml:space="preserve">clustering. </w:t>
      </w:r>
      <w:r w:rsidR="006E0DC7">
        <w:t xml:space="preserve">Column color labels display whether the indicated peptide is a cleavage product or not, while row color labels display information about sample metadata.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3C155BFF" w:rsidR="009D3ECD" w:rsidRDefault="009D3ECD" w:rsidP="00E92335">
      <w:pPr>
        <w:spacing w:line="480" w:lineRule="auto"/>
      </w:pPr>
      <w:r>
        <w:t xml:space="preserve">We provide </w:t>
      </w:r>
      <w:proofErr w:type="spellStart"/>
      <w:r>
        <w:t>plot_pca</w:t>
      </w:r>
      <w:proofErr w:type="spellEnd"/>
      <w:r>
        <w:t>() as a conven</w:t>
      </w:r>
      <w:r w:rsidR="007D06DD">
        <w:t>ien</w:t>
      </w:r>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535BBE">
        <w:instrText xml:space="preserve"> ADDIN ZOTERO_ITEM CSL_CITATION {"citationID":"dXyg7800","properties":{"formattedCitation":"\\super 23\\nosupersub{}","plainCitation":"23","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535BBE" w:rsidRPr="00535BBE">
        <w:rPr>
          <w:rFonts w:ascii="Aptos" w:cs="Times New Roman"/>
          <w:vertAlign w:val="superscript"/>
        </w:rPr>
        <w:t>23</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7F3FD5F2"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 xml:space="preserve">by </w:t>
      </w:r>
      <w:r w:rsidR="008D6383">
        <w:rPr>
          <w:i/>
          <w:iCs/>
        </w:rPr>
        <w:t>i</w:t>
      </w:r>
      <w:r w:rsidR="00684EFE">
        <w:rPr>
          <w:i/>
          <w:iCs/>
        </w:rPr>
        <w:t>ce</w:t>
      </w:r>
      <w:r w:rsidR="008D6383">
        <w:rPr>
          <w:i/>
          <w:iCs/>
        </w:rPr>
        <w:t>L</w:t>
      </w:r>
      <w:r w:rsidR="00684EFE">
        <w:rPr>
          <w:i/>
          <w:iCs/>
        </w:rPr>
        <w:t>ogo plots</w:t>
      </w:r>
    </w:p>
    <w:p w14:paraId="05B2362E" w14:textId="39DDCC47" w:rsidR="00C7002C" w:rsidRDefault="00C7002C" w:rsidP="00E92335">
      <w:pPr>
        <w:spacing w:line="480" w:lineRule="auto"/>
      </w:pPr>
      <w:r>
        <w:t xml:space="preserve">We provide </w:t>
      </w:r>
      <w:proofErr w:type="spellStart"/>
      <w:r w:rsidR="00234580">
        <w:t>plot_</w:t>
      </w:r>
      <w:proofErr w:type="gramStart"/>
      <w:r w:rsidR="00234580">
        <w:t>icelogo</w:t>
      </w:r>
      <w:proofErr w:type="spellEnd"/>
      <w:r w:rsidR="00234580">
        <w:t>(</w:t>
      </w:r>
      <w:proofErr w:type="gramEnd"/>
      <w:r w:rsidR="00234580">
        <w:t xml:space="preserve">) to create an </w:t>
      </w:r>
      <w:r w:rsidR="00DF1E9E">
        <w:t xml:space="preserve">iceLogo plot that illustrates the frequency of </w:t>
      </w:r>
      <w:r w:rsidR="000B653A">
        <w:t xml:space="preserve">amino acids in each position surrounding the </w:t>
      </w:r>
      <w:r w:rsidR="0039073E">
        <w:t xml:space="preserve">experimentally  determined </w:t>
      </w:r>
      <w:r w:rsidR="000B653A">
        <w:t xml:space="preserve">cleavage site </w:t>
      </w:r>
      <w:r w:rsidR="0039073E">
        <w:t xml:space="preserve">when compared to </w:t>
      </w:r>
      <w:r w:rsidR="00234580">
        <w:t xml:space="preserve">all possible </w:t>
      </w:r>
      <w:r w:rsidR="0039073E">
        <w:t>cleavage sites</w:t>
      </w:r>
      <w:r w:rsidR="00234580">
        <w:t xml:space="preserve">. </w:t>
      </w:r>
      <w:r>
        <w:t xml:space="preserve">A vector of user supplied sequence motifs are compared to the background of all possible combinations in the peptide library used for the experiment. The </w:t>
      </w:r>
      <w:proofErr w:type="spellStart"/>
      <w:r>
        <w:t>ggseqlogo</w:t>
      </w:r>
      <w:proofErr w:type="spellEnd"/>
      <w:r>
        <w:t xml:space="preserve">  R package </w:t>
      </w:r>
      <w:r>
        <w:fldChar w:fldCharType="begin"/>
      </w:r>
      <w:r w:rsidR="00535BBE">
        <w:instrText xml:space="preserve"> ADDIN ZOTERO_ITEM CSL_CITATION {"citationID":"DKvnxAFb","properties":{"formattedCitation":"\\super 24\\nosupersub{}","plainCitation":"24","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535BBE" w:rsidRPr="00535BBE">
        <w:rPr>
          <w:rFonts w:ascii="Aptos" w:cs="Times New Roman"/>
          <w:vertAlign w:val="superscript"/>
        </w:rPr>
        <w:t>24</w:t>
      </w:r>
      <w:r>
        <w:fldChar w:fldCharType="end"/>
      </w:r>
      <w:r>
        <w:t xml:space="preserve"> is then used to plot the underlying data. </w:t>
      </w:r>
    </w:p>
    <w:p w14:paraId="330CABF0" w14:textId="77777777" w:rsidR="00234580" w:rsidRDefault="00234580" w:rsidP="00E92335">
      <w:pPr>
        <w:spacing w:line="480" w:lineRule="auto"/>
      </w:pPr>
    </w:p>
    <w:p w14:paraId="3FA4E6D8" w14:textId="06B89DF6" w:rsidR="00234580" w:rsidRDefault="00325251" w:rsidP="00E92335">
      <w:pPr>
        <w:spacing w:line="480" w:lineRule="auto"/>
      </w:pPr>
      <w:r>
        <w:lastRenderedPageBreak/>
        <w:t xml:space="preserve">The </w:t>
      </w:r>
      <w:proofErr w:type="spellStart"/>
      <w:r>
        <w:t>p</w:t>
      </w:r>
      <w:r w:rsidR="00234580">
        <w:t>lot_all_</w:t>
      </w:r>
      <w:proofErr w:type="gramStart"/>
      <w:r w:rsidR="00234580">
        <w:t>icelogos</w:t>
      </w:r>
      <w:proofErr w:type="spellEnd"/>
      <w:r w:rsidR="00234580">
        <w:t>(</w:t>
      </w:r>
      <w:proofErr w:type="gramEnd"/>
      <w:r w:rsidR="00234580">
        <w:t xml:space="preserve">) </w:t>
      </w:r>
      <w:r>
        <w:t xml:space="preserve">function generates </w:t>
      </w:r>
      <w:proofErr w:type="spellStart"/>
      <w:r w:rsidR="000532E7">
        <w:t>ice</w:t>
      </w:r>
      <w:r w:rsidR="00F5650F">
        <w:t>L</w:t>
      </w:r>
      <w:r w:rsidR="000532E7">
        <w:t>ogos</w:t>
      </w:r>
      <w:proofErr w:type="spellEnd"/>
      <w:r w:rsidR="000532E7">
        <w:t xml:space="preserve"> representing enriched sequences relative to time 0</w:t>
      </w:r>
      <w:r w:rsidR="0071423A">
        <w:t xml:space="preserve"> for each condition. This function compares cleavage sequences corresponding to significant</w:t>
      </w:r>
      <w:r w:rsidR="002F0D24">
        <w:t>ly different peptides</w:t>
      </w:r>
      <w:r w:rsidR="0071423A">
        <w:t xml:space="preserve"> (</w:t>
      </w:r>
      <w:r w:rsidR="002F0D24">
        <w:t xml:space="preserve">as defined as peptides having a log2 fold change </w:t>
      </w:r>
      <w:r w:rsidR="002F0D24">
        <w:rPr>
          <w:color w:val="000000" w:themeColor="text1"/>
        </w:rPr>
        <w:t xml:space="preserve">≥ </w:t>
      </w:r>
      <w:r w:rsidR="002F0D24">
        <w:t xml:space="preserve">3 and </w:t>
      </w:r>
      <w:proofErr w:type="spellStart"/>
      <w:r w:rsidR="002F0D24">
        <w:t>p.adj</w:t>
      </w:r>
      <w:proofErr w:type="spellEnd"/>
      <w:r w:rsidR="002F0D24">
        <w:t xml:space="preserve"> </w:t>
      </w:r>
      <w:r w:rsidR="002F0D24" w:rsidRPr="00AD2689">
        <w:t>≤</w:t>
      </w:r>
      <w:r w:rsidR="002F0D24">
        <w:t xml:space="preserve"> 0.05 at any time point relative to time 0</w:t>
      </w:r>
      <w:r w:rsidR="0071423A">
        <w:t xml:space="preserve">)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57366F12" w:rsidR="00C7002C" w:rsidRDefault="00C7002C" w:rsidP="00E92335">
      <w:pPr>
        <w:spacing w:line="480" w:lineRule="auto"/>
      </w:pPr>
      <w:r>
        <w:t xml:space="preserve">We provide </w:t>
      </w:r>
      <w:proofErr w:type="spellStart"/>
      <w:r>
        <w:t>plot_time_</w:t>
      </w:r>
      <w:proofErr w:type="gramStart"/>
      <w:r>
        <w:t>course</w:t>
      </w:r>
      <w:proofErr w:type="spellEnd"/>
      <w:r>
        <w:t>(</w:t>
      </w:r>
      <w:proofErr w:type="gramEnd"/>
      <w:r>
        <w:t>) as a conv</w:t>
      </w:r>
      <w:r w:rsidR="0022623F">
        <w:t>enien</w:t>
      </w:r>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47A67C1F" w:rsidR="0071423A" w:rsidRDefault="001470E0" w:rsidP="00E92335">
      <w:pPr>
        <w:spacing w:line="480" w:lineRule="auto"/>
      </w:pPr>
      <w:r>
        <w:t xml:space="preserve">We provide the </w:t>
      </w:r>
      <w:proofErr w:type="spellStart"/>
      <w:r w:rsidR="00684EFE">
        <w:t>p</w:t>
      </w:r>
      <w:r w:rsidR="00041BFE">
        <w:t>lot_cleavage_per_</w:t>
      </w:r>
      <w:proofErr w:type="gramStart"/>
      <w:r w:rsidR="00041BFE">
        <w:t>pos</w:t>
      </w:r>
      <w:proofErr w:type="spellEnd"/>
      <w:r w:rsidR="00041BFE">
        <w:t>(</w:t>
      </w:r>
      <w:proofErr w:type="gramEnd"/>
      <w:r w:rsidR="00041BFE">
        <w:t>)</w:t>
      </w:r>
      <w:r>
        <w:t xml:space="preserve"> as a function to </w:t>
      </w:r>
      <w:r w:rsidR="0071423A">
        <w:t>easily visualize the number of cleavage</w:t>
      </w:r>
      <w:r w:rsidR="009A5EBF">
        <w:t xml:space="preserve"> sites</w:t>
      </w:r>
      <w:r w:rsidR="0071423A">
        <w:t xml:space="preserve"> per position of the peptide </w:t>
      </w:r>
      <w:r w:rsidR="00D22578">
        <w:t>library</w:t>
      </w:r>
      <w:r w:rsidR="0071423A">
        <w:t xml:space="preserve">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6088EC13" w:rsidR="00DA61FA" w:rsidRDefault="00234580" w:rsidP="00E92335">
      <w:pPr>
        <w:spacing w:line="480" w:lineRule="auto"/>
      </w:pPr>
      <w:r>
        <w:t xml:space="preserve">We provide the </w:t>
      </w:r>
      <w:proofErr w:type="spellStart"/>
      <w:r>
        <w:t>generate_</w:t>
      </w:r>
      <w:proofErr w:type="gramStart"/>
      <w:r>
        <w:t>report</w:t>
      </w:r>
      <w:proofErr w:type="spellEnd"/>
      <w:r>
        <w:t>(</w:t>
      </w:r>
      <w:proofErr w:type="gramEnd"/>
      <w:r>
        <w:t xml:space="preserve">)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w:t>
      </w:r>
      <w:r w:rsidR="0087357A">
        <w:t>cleavage sites</w:t>
      </w:r>
      <w:r>
        <w:t xml:space="preserve">, and the peptide library used in the experiment as arguments. This output is intended to be a standardized method to produce a generic mspms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lastRenderedPageBreak/>
        <w:t xml:space="preserve">Data Used </w:t>
      </w:r>
      <w:r w:rsidR="00B81088">
        <w:rPr>
          <w:b/>
          <w:bCs/>
          <w:color w:val="000000" w:themeColor="text1"/>
        </w:rPr>
        <w:t>f</w:t>
      </w:r>
      <w:r>
        <w:rPr>
          <w:b/>
          <w:bCs/>
          <w:color w:val="000000" w:themeColor="text1"/>
        </w:rPr>
        <w:t>or Study</w:t>
      </w:r>
    </w:p>
    <w:p w14:paraId="4D5360F4" w14:textId="2C7E394B" w:rsidR="006E643B" w:rsidRPr="00D22578"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experiment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535BBE">
        <w:rPr>
          <w:color w:val="000000" w:themeColor="text1"/>
        </w:rPr>
        <w:instrText xml:space="preserve"> ADDIN ZOTERO_ITEM CSL_CITATION {"citationID":"x39Qzx6W","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and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745457">
        <w:rPr>
          <w:color w:val="000000" w:themeColor="text1"/>
        </w:rPr>
        <w:fldChar w:fldCharType="begin"/>
      </w:r>
      <w:r w:rsidR="00535BBE">
        <w:rPr>
          <w:color w:val="000000" w:themeColor="text1"/>
        </w:rPr>
        <w:instrText xml:space="preserve"> ADDIN ZOTERO_ITEM CSL_CITATION {"citationID":"7LCsWI2P","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19E8FC25"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 xml:space="preserve">For 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t>
      </w:r>
      <w:r w:rsidR="00243C66">
        <w:rPr>
          <w:color w:val="000000" w:themeColor="text1"/>
        </w:rPr>
        <w:t xml:space="preserve">in the search </w:t>
      </w:r>
      <w:r w:rsidR="00562D02">
        <w:rPr>
          <w:color w:val="000000" w:themeColor="text1"/>
        </w:rPr>
        <w:t xml:space="preserve">was the </w:t>
      </w:r>
      <w:r w:rsidR="00342E35">
        <w:rPr>
          <w:color w:val="000000" w:themeColor="text1"/>
        </w:rPr>
        <w:t xml:space="preserve">228-member </w:t>
      </w:r>
      <w:r w:rsidR="00562D02">
        <w:rPr>
          <w:color w:val="000000" w:themeColor="text1"/>
        </w:rPr>
        <w:t xml:space="preserve">peptide library </w:t>
      </w:r>
      <w:r w:rsidR="00243C66">
        <w:rPr>
          <w:color w:val="000000" w:themeColor="text1"/>
        </w:rPr>
        <w:t>described previously</w:t>
      </w:r>
      <w:r w:rsidR="004E2235">
        <w:t xml:space="preserve"> </w:t>
      </w:r>
      <w:r w:rsidR="004E2235">
        <w:fldChar w:fldCharType="begin"/>
      </w:r>
      <w:r w:rsidR="0073346E">
        <w:instrText xml:space="preserve"> ADDIN ZOTERO_ITEM CSL_CITATION {"citationID":"IpKF3bjE","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4E2235">
        <w:fldChar w:fldCharType="separate"/>
      </w:r>
      <w:r w:rsidR="004E2235" w:rsidRPr="00AF4975">
        <w:rPr>
          <w:rFonts w:ascii="Aptos" w:cs="Times New Roman"/>
          <w:vertAlign w:val="superscript"/>
        </w:rPr>
        <w:t>2</w:t>
      </w:r>
      <w:r w:rsidR="004E2235">
        <w:fldChar w:fldCharType="end"/>
      </w:r>
      <w:r w:rsidR="004E2235">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w:t>
      </w:r>
      <w:r w:rsidR="00562D02">
        <w:rPr>
          <w:color w:val="000000" w:themeColor="text1"/>
        </w:rPr>
        <w:lastRenderedPageBreak/>
        <w:t xml:space="preserve">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513CC95D" w:rsidR="00DF37E1" w:rsidRDefault="00DF37E1" w:rsidP="00DF37E1">
      <w:pPr>
        <w:spacing w:line="480" w:lineRule="auto"/>
        <w:rPr>
          <w:color w:val="000000" w:themeColor="text1"/>
        </w:rPr>
      </w:pPr>
      <w:r>
        <w:rPr>
          <w:color w:val="000000" w:themeColor="text1"/>
        </w:rPr>
        <w:t xml:space="preserve">The 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Supporting peptides were then exported and </w:t>
      </w:r>
      <w:r w:rsidR="002F0D24">
        <w:rPr>
          <w:color w:val="000000" w:themeColor="text1"/>
        </w:rPr>
        <w:t xml:space="preserve">the </w:t>
      </w:r>
      <w:r>
        <w:rPr>
          <w:color w:val="000000" w:themeColor="text1"/>
        </w:rPr>
        <w:t xml:space="preserve">file name was changed to protein-peptides-lfq.csv. </w:t>
      </w:r>
    </w:p>
    <w:p w14:paraId="3964044F" w14:textId="77777777" w:rsidR="00DF37E1" w:rsidRDefault="00DF37E1" w:rsidP="00DF37E1">
      <w:pPr>
        <w:spacing w:line="480" w:lineRule="auto"/>
        <w:rPr>
          <w:color w:val="000000" w:themeColor="text1"/>
        </w:rPr>
      </w:pPr>
    </w:p>
    <w:p w14:paraId="7B44F004" w14:textId="1F366C5E" w:rsidR="007527A3" w:rsidRDefault="00DF37E1" w:rsidP="00E92335">
      <w:pPr>
        <w:spacing w:line="480" w:lineRule="auto"/>
        <w:rPr>
          <w:color w:val="000000" w:themeColor="text1"/>
        </w:rPr>
      </w:pPr>
      <w:r>
        <w:rPr>
          <w:color w:val="000000" w:themeColor="text1"/>
        </w:rPr>
        <w:t xml:space="preserve">The protein-peptides-id.csv file was prepared by adjusting the FDR setting to 1%.  Supporting peptides were then exported and </w:t>
      </w:r>
      <w:r w:rsidR="002F0D24">
        <w:rPr>
          <w:color w:val="000000" w:themeColor="text1"/>
        </w:rPr>
        <w:t xml:space="preserve">the </w:t>
      </w:r>
      <w:r>
        <w:rPr>
          <w:color w:val="000000" w:themeColor="text1"/>
        </w:rPr>
        <w:t>file name was changed to protein-peptides-id.csv</w:t>
      </w:r>
      <w:r w:rsidR="00751FFC">
        <w:rPr>
          <w:color w:val="000000" w:themeColor="text1"/>
        </w:rPr>
        <w:t>.</w:t>
      </w:r>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295E9632" w14:textId="4BB6E1EB" w:rsidR="00C20B44" w:rsidRDefault="00FC42E3" w:rsidP="00E92335">
      <w:pPr>
        <w:spacing w:line="480" w:lineRule="auto"/>
      </w:pPr>
      <w:r>
        <w:t>The mspms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A55A4A">
        <w:t>convenience</w:t>
      </w:r>
      <w:r w:rsidR="0037723F">
        <w:t xml:space="preserve"> and reproducibility of analysis</w:t>
      </w:r>
      <w:r>
        <w:t xml:space="preserve">. </w:t>
      </w:r>
      <w:r w:rsidR="0037723F">
        <w:t>This is implemented as a</w:t>
      </w:r>
      <w:r w:rsidR="00E874C3">
        <w:t xml:space="preserve"> </w:t>
      </w:r>
      <w:r w:rsidR="0037723F">
        <w:t>package o</w:t>
      </w:r>
      <w:r w:rsidR="00991BF9">
        <w:t xml:space="preserve">f </w:t>
      </w:r>
      <w:r w:rsidR="0037723F">
        <w:t xml:space="preserve">modular functions </w:t>
      </w:r>
      <w:r w:rsidR="00955E34">
        <w:t>unified by</w:t>
      </w:r>
      <w:r w:rsidR="0037723F">
        <w:t xml:space="preserve"> one of </w:t>
      </w:r>
      <w:r w:rsidR="00556757">
        <w:t>five</w:t>
      </w:r>
      <w:r w:rsidR="0037723F">
        <w:t xml:space="preserve"> goals</w:t>
      </w:r>
      <w:r>
        <w:t>, preprocessing the data,</w:t>
      </w:r>
      <w:r w:rsidR="00556757">
        <w:t xml:space="preserve"> performing quality control checks, processing data</w:t>
      </w:r>
      <w:r>
        <w:t>, statistics/data preparation, and visualization</w:t>
      </w:r>
      <w:r w:rsidR="0037723F">
        <w:t xml:space="preserve"> (Figure 1A). </w:t>
      </w:r>
    </w:p>
    <w:p w14:paraId="7AB2864D" w14:textId="77777777" w:rsidR="00C20B44" w:rsidRDefault="00C20B44" w:rsidP="00E92335">
      <w:pPr>
        <w:spacing w:line="480" w:lineRule="auto"/>
      </w:pPr>
    </w:p>
    <w:p w14:paraId="6D796B72" w14:textId="363BE52D" w:rsidR="00C20B44" w:rsidRDefault="0042182F" w:rsidP="00E92335">
      <w:pPr>
        <w:spacing w:line="480" w:lineRule="auto"/>
      </w:pPr>
      <w:r>
        <w:lastRenderedPageBreak/>
        <w:t>To</w:t>
      </w:r>
      <w:r w:rsidR="00C20B44">
        <w:t xml:space="preserve"> evaluate the quality of the underlying mass spectrometry data</w:t>
      </w:r>
      <w:r w:rsidR="009B5EB0">
        <w:t xml:space="preserve"> </w:t>
      </w:r>
      <w:r w:rsidR="00B746D2">
        <w:t xml:space="preserve">from the </w:t>
      </w:r>
      <w:r w:rsidR="009B5EB0">
        <w:t xml:space="preserve">MSP-MS </w:t>
      </w:r>
      <w:r w:rsidR="00AB1426">
        <w:t>experiment</w:t>
      </w:r>
      <w:r w:rsidR="00C636FD">
        <w:t>s</w:t>
      </w:r>
      <w:r w:rsidR="009B5EB0">
        <w:t xml:space="preserve"> </w:t>
      </w:r>
      <w:r w:rsidR="00B746D2">
        <w:t>with</w:t>
      </w:r>
      <w:r w:rsidR="00C636FD">
        <w:t xml:space="preserve"> </w:t>
      </w:r>
      <w:r w:rsidR="009B5EB0">
        <w:t>cathepsins A</w:t>
      </w:r>
      <w:r w:rsidR="00665618">
        <w:t xml:space="preserve">, B, C and </w:t>
      </w:r>
      <w:r w:rsidR="009B5EB0">
        <w:t>D</w:t>
      </w:r>
      <w:r w:rsidR="00C20B44">
        <w:t>, we applied</w:t>
      </w:r>
      <w:r w:rsidR="009B5EB0">
        <w:t xml:space="preserve"> the </w:t>
      </w:r>
      <w:r w:rsidR="00C20B44">
        <w:t xml:space="preserve">quality control </w:t>
      </w:r>
      <w:r w:rsidR="009B5EB0">
        <w:t>functions</w:t>
      </w:r>
      <w:r w:rsidR="00C20B44">
        <w:t xml:space="preserve"> of the mspms package</w:t>
      </w:r>
      <w:r w:rsidR="009B5EB0">
        <w:t xml:space="preserve"> to the data. Upon visualizing these results, we</w:t>
      </w:r>
      <w:r w:rsidR="00C20B44">
        <w:t xml:space="preserve"> saw that &gt; 90% of the full-length peptide library was detected for all samples at </w:t>
      </w:r>
      <w:r w:rsidR="00665618">
        <w:t xml:space="preserve">time zero, </w:t>
      </w:r>
      <w:r w:rsidR="00C20B44">
        <w:t>T0</w:t>
      </w:r>
      <w:r w:rsidR="00A55A4A">
        <w:t xml:space="preserve"> (Supplementary Figure 1A)</w:t>
      </w:r>
      <w:r w:rsidR="005C7E3E">
        <w:t xml:space="preserve">, and &gt;95% of the </w:t>
      </w:r>
      <w:r w:rsidR="009B5EB0">
        <w:t>peptide library was detected when considering cleavage products in addition to the full-length peptides (Supplementary Figure 1</w:t>
      </w:r>
      <w:r w:rsidR="00A55A4A">
        <w:t>B</w:t>
      </w:r>
      <w:r w:rsidR="009B5EB0">
        <w:t>)</w:t>
      </w:r>
      <w:r w:rsidR="00C20B44">
        <w:t xml:space="preserve">. </w:t>
      </w:r>
      <w:r w:rsidR="005C7E3E">
        <w:t xml:space="preserve">Further investigation </w:t>
      </w:r>
      <w:r w:rsidR="009B5EB0">
        <w:t>into the identity and consistency of the missing peptides showed that 5 peptides in the peptide library were not detected at any point in the study (Supplementary Figure 1</w:t>
      </w:r>
      <w:r w:rsidR="00A55A4A">
        <w:t>C</w:t>
      </w:r>
      <w:r w:rsidR="009B5EB0">
        <w:t xml:space="preserve">). </w:t>
      </w:r>
    </w:p>
    <w:p w14:paraId="495504E4" w14:textId="77777777" w:rsidR="00C20B44" w:rsidRDefault="00C20B44" w:rsidP="00E92335">
      <w:pPr>
        <w:spacing w:line="480" w:lineRule="auto"/>
      </w:pPr>
    </w:p>
    <w:p w14:paraId="48E1789D" w14:textId="16AC3904" w:rsidR="006F0FA7" w:rsidRDefault="00231C38" w:rsidP="00E92335">
      <w:pPr>
        <w:spacing w:line="480" w:lineRule="auto"/>
      </w:pPr>
      <w:r>
        <w:t>Next, we</w:t>
      </w:r>
      <w:r w:rsidR="009B5EB0">
        <w:t xml:space="preserve"> </w:t>
      </w:r>
      <w:r w:rsidR="006F0FA7">
        <w:t>applied the mspms package to investigate</w:t>
      </w:r>
      <w:r w:rsidR="00984494">
        <w:t xml:space="preserve"> global </w:t>
      </w:r>
      <w:r w:rsidR="00C94F36">
        <w:t xml:space="preserve">data </w:t>
      </w:r>
      <w:r w:rsidR="00984494">
        <w:t xml:space="preserve">patterns </w:t>
      </w:r>
      <w:r w:rsidR="00896BE5">
        <w:t xml:space="preserve">using </w:t>
      </w:r>
      <w:r w:rsidR="006F0FA7">
        <w:t>principal</w:t>
      </w:r>
      <w:r w:rsidR="00984494">
        <w:t xml:space="preserve"> coordinate and unsupervised </w:t>
      </w:r>
      <w:r w:rsidR="006F0FA7" w:rsidRPr="006F0FA7">
        <w:t>hierarchical</w:t>
      </w:r>
      <w:r w:rsidR="006F0FA7">
        <w:t xml:space="preserve"> </w:t>
      </w:r>
      <w:r w:rsidR="00984494">
        <w:t>clustering</w:t>
      </w:r>
      <w:r w:rsidR="006F0FA7">
        <w:t xml:space="preserve"> analyses</w:t>
      </w:r>
      <w:r w:rsidR="00984494">
        <w:t>.</w:t>
      </w:r>
      <w:r w:rsidR="006F0FA7">
        <w:t xml:space="preserve"> </w:t>
      </w:r>
      <w:r w:rsidR="00896BE5">
        <w:t>P</w:t>
      </w:r>
      <w:r w:rsidR="006F0FA7">
        <w:t xml:space="preserve">rincipal </w:t>
      </w:r>
      <w:r w:rsidR="00A34F2E">
        <w:t>component</w:t>
      </w:r>
      <w:r w:rsidR="006F0FA7">
        <w:t xml:space="preserve"> </w:t>
      </w:r>
      <w:r w:rsidR="00984494">
        <w:t xml:space="preserve">analysis </w:t>
      </w:r>
      <w:r w:rsidR="00896BE5">
        <w:t xml:space="preserve">revealed tight clustering of replicates withing each experimental group (defined </w:t>
      </w:r>
      <w:r w:rsidR="00684E12">
        <w:t>by condition</w:t>
      </w:r>
      <w:r w:rsidR="0037723F">
        <w:t xml:space="preserve"> and timepoint)</w:t>
      </w:r>
      <w:r w:rsidR="00896BE5">
        <w:t xml:space="preserve">, </w:t>
      </w:r>
      <w:r w:rsidR="0037723F">
        <w:t xml:space="preserve">as </w:t>
      </w:r>
      <w:r w:rsidR="00896BE5">
        <w:t>evidence</w:t>
      </w:r>
      <w:r w:rsidR="00E94F3F">
        <w:t>d</w:t>
      </w:r>
      <w:r w:rsidR="00896BE5">
        <w:t xml:space="preserve"> </w:t>
      </w:r>
      <w:r w:rsidR="0037723F">
        <w:t>by the 95% confidence intervals of the eclipses surrounding the points</w:t>
      </w:r>
      <w:r w:rsidR="00FC42E3">
        <w:t xml:space="preserve"> (Figure </w:t>
      </w:r>
      <w:r w:rsidR="00C20B44">
        <w:t>2A)</w:t>
      </w:r>
      <w:r w:rsidR="006F0FA7">
        <w:t xml:space="preserve">. Replicates </w:t>
      </w:r>
      <w:r w:rsidR="00612BA9">
        <w:t>from identical conditions</w:t>
      </w:r>
      <w:r w:rsidR="006F0FA7">
        <w:t xml:space="preserve"> and time</w:t>
      </w:r>
      <w:r w:rsidR="009319E3">
        <w:t>points</w:t>
      </w:r>
      <w:r w:rsidR="006F0FA7">
        <w:t xml:space="preserve"> </w:t>
      </w:r>
      <w:r w:rsidR="009319E3">
        <w:t xml:space="preserve">exhibited </w:t>
      </w:r>
      <w:r w:rsidR="008D741C">
        <w:t>near-perfect clustering while distin</w:t>
      </w:r>
      <w:r w:rsidR="00832E7D">
        <w:t>c</w:t>
      </w:r>
      <w:r w:rsidR="008D741C">
        <w:t>t peptide</w:t>
      </w:r>
      <w:r w:rsidR="003B2AA6">
        <w:t xml:space="preserve"> groups demonstrated differential abundance</w:t>
      </w:r>
      <w:r w:rsidR="006F669F">
        <w:t xml:space="preserve"> across </w:t>
      </w:r>
      <w:r w:rsidR="006F0FA7">
        <w:t>condition and time</w:t>
      </w:r>
      <w:r w:rsidR="006F669F">
        <w:t>points</w:t>
      </w:r>
      <w:r w:rsidR="006F0FA7">
        <w:t xml:space="preserve"> (Figure </w:t>
      </w:r>
      <w:r w:rsidR="00C20B44">
        <w:t>2B</w:t>
      </w:r>
      <w:r w:rsidR="00AD2689">
        <w:t>).</w:t>
      </w:r>
    </w:p>
    <w:p w14:paraId="17378B30" w14:textId="77777777" w:rsidR="00A55A4A" w:rsidRDefault="00A55A4A" w:rsidP="00E92335">
      <w:pPr>
        <w:spacing w:line="480" w:lineRule="auto"/>
      </w:pPr>
    </w:p>
    <w:p w14:paraId="0E02C27D" w14:textId="7BF2B762"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volcano plots</w:t>
      </w:r>
      <w:r w:rsidR="009B5EB0">
        <w:t>, observing</w:t>
      </w:r>
      <w:r w:rsidR="00AB1426">
        <w:t xml:space="preserve"> many significantly increased peptides</w:t>
      </w:r>
      <w:r w:rsidR="00A55A4A">
        <w:t xml:space="preserve"> (as defined as peptides having a log2 fold change </w:t>
      </w:r>
      <w:r w:rsidR="002F0D24">
        <w:rPr>
          <w:color w:val="000000" w:themeColor="text1"/>
        </w:rPr>
        <w:t xml:space="preserve">≥ </w:t>
      </w:r>
      <w:r w:rsidR="00A55A4A">
        <w:t xml:space="preserve">3 and </w:t>
      </w:r>
      <w:proofErr w:type="spellStart"/>
      <w:r w:rsidR="00A55A4A">
        <w:t>p.adj</w:t>
      </w:r>
      <w:proofErr w:type="spellEnd"/>
      <w:r w:rsidR="00A55A4A">
        <w:t xml:space="preserve"> </w:t>
      </w:r>
      <w:r w:rsidR="00AD2689" w:rsidRPr="00AD2689">
        <w:t>≤</w:t>
      </w:r>
      <w:r w:rsidR="00AD2689">
        <w:t xml:space="preserve"> </w:t>
      </w:r>
      <w:r w:rsidR="00A55A4A">
        <w:t xml:space="preserve">0.05 </w:t>
      </w:r>
      <w:r w:rsidR="00204CCD">
        <w:t xml:space="preserve">at any time point </w:t>
      </w:r>
      <w:r w:rsidR="00A55A4A">
        <w:t>relative to time 0</w:t>
      </w:r>
      <w:r w:rsidR="002F0D24">
        <w:t>)</w:t>
      </w:r>
      <w:r w:rsidR="006A3DA4">
        <w:t xml:space="preserve"> </w:t>
      </w:r>
      <w:r w:rsidR="00AB1426">
        <w:t>after incubation with each cathepsin</w:t>
      </w:r>
      <w:r w:rsidR="0061465E">
        <w:t xml:space="preserve"> </w:t>
      </w:r>
      <w:r w:rsidR="007B7048">
        <w:t xml:space="preserve">(Figure </w:t>
      </w:r>
      <w:r w:rsidR="00C20B44">
        <w:t>3</w:t>
      </w:r>
      <w:r w:rsidR="007B7048">
        <w:t>A). The number of significant</w:t>
      </w:r>
      <w:r w:rsidR="0061465E">
        <w:t>ly different</w:t>
      </w:r>
      <w:r w:rsidR="007B7048">
        <w:t xml:space="preserve"> peptides</w:t>
      </w:r>
      <w:r w:rsidR="0061465E">
        <w:t xml:space="preserve"> </w:t>
      </w:r>
      <w:r w:rsidR="00A55A4A">
        <w:lastRenderedPageBreak/>
        <w:t>were observed to increase</w:t>
      </w:r>
      <w:r w:rsidR="007B7048">
        <w:t xml:space="preserve"> for each </w:t>
      </w:r>
      <w:r w:rsidR="0061465E">
        <w:t xml:space="preserve">cathepsin as </w:t>
      </w:r>
      <w:r w:rsidR="00A55A4A">
        <w:t>a function of time</w:t>
      </w:r>
      <w:r w:rsidR="0061465E">
        <w:t xml:space="preserve">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32C88875" w14:textId="5D645175" w:rsidR="0061465E" w:rsidRDefault="00EB1B55" w:rsidP="00E92335">
      <w:pPr>
        <w:spacing w:line="480" w:lineRule="auto"/>
      </w:pPr>
      <w:r>
        <w:t xml:space="preserve">To evaluate the cleavage location preference of each enzyme, we </w:t>
      </w:r>
      <w:r w:rsidR="00965081">
        <w:t>examin</w:t>
      </w:r>
      <w:r w:rsidR="00C81CE8">
        <w:t>ed where each scissile bond was located within the 14-mer peptides</w:t>
      </w:r>
      <w:r w:rsidR="0050174A">
        <w:t xml:space="preserve"> (Figure 3B)</w:t>
      </w:r>
      <w:r w:rsidR="00C81CE8">
        <w:t>.</w:t>
      </w:r>
      <w:r w:rsidR="00204CCD">
        <w:t xml:space="preserve"> </w:t>
      </w:r>
      <w:r w:rsidR="00E81095">
        <w:t>We observed a clear enrichment</w:t>
      </w:r>
      <w:r w:rsidR="00967829">
        <w:t xml:space="preserve"> of</w:t>
      </w:r>
      <w:r w:rsidR="00E81095">
        <w:t xml:space="preserve"> </w:t>
      </w:r>
      <w:r w:rsidR="00021170">
        <w:t>cleav</w:t>
      </w:r>
      <w:r w:rsidR="00EC317F">
        <w:t>ed substrates</w:t>
      </w:r>
      <w:r w:rsidR="00021170">
        <w:t xml:space="preserve"> at the C terminus of the peptide library</w:t>
      </w:r>
      <w:r w:rsidR="00E81095">
        <w:t xml:space="preserve"> </w:t>
      </w:r>
      <w:r w:rsidR="00EC317F">
        <w:t xml:space="preserve">for </w:t>
      </w:r>
      <w:r w:rsidR="00E81095">
        <w:t>cathepsin A</w:t>
      </w:r>
      <w:r w:rsidR="00B41E5F">
        <w:t xml:space="preserve"> and B</w:t>
      </w:r>
      <w:r w:rsidR="00A3725F">
        <w:t xml:space="preserve">. </w:t>
      </w:r>
      <w:r w:rsidR="00EF1F0E">
        <w:t xml:space="preserve">Cathepsin A and B could be </w:t>
      </w:r>
      <w:r w:rsidR="003A6A39">
        <w:t>distinguished</w:t>
      </w:r>
      <w:r w:rsidR="00775960">
        <w:t xml:space="preserve"> from each other</w:t>
      </w:r>
      <w:r w:rsidR="00EF1F0E">
        <w:t xml:space="preserve"> as cathepsin B generally removed two amino acids from the </w:t>
      </w:r>
      <w:r w:rsidR="001E014C">
        <w:t>C</w:t>
      </w:r>
      <w:r w:rsidR="00EF1F0E">
        <w:t xml:space="preserve">-terminus and so the majority of </w:t>
      </w:r>
      <w:r w:rsidR="005005CA">
        <w:t xml:space="preserve">cut sites were at position 12 (between amino acid 12 and 13) with sequential processing of these peptides </w:t>
      </w:r>
      <w:r w:rsidR="00007980">
        <w:t xml:space="preserve">occurring </w:t>
      </w:r>
      <w:r w:rsidR="005005CA">
        <w:t>at position 10</w:t>
      </w:r>
      <w:r w:rsidR="003A6A39">
        <w:t xml:space="preserve">. In contrast, cathepsin A </w:t>
      </w:r>
      <w:r w:rsidR="002453A8">
        <w:t xml:space="preserve">cleaves </w:t>
      </w:r>
      <w:r w:rsidR="001E014C">
        <w:t xml:space="preserve">one amino acid from the C-terminus and therefore cleavage at position 13 was more abundant than </w:t>
      </w:r>
      <w:r w:rsidR="000354D1">
        <w:t xml:space="preserve">at position </w:t>
      </w:r>
      <w:r w:rsidR="001E014C">
        <w:t>12</w:t>
      </w:r>
      <w:r w:rsidR="000354D1">
        <w:t xml:space="preserve">. </w:t>
      </w:r>
      <w:r w:rsidR="0099640E">
        <w:t xml:space="preserve">Subsequent trimming of peptides occurred at positions 11, 10, </w:t>
      </w:r>
      <w:r w:rsidR="007F6F00">
        <w:t>9 and</w:t>
      </w:r>
      <w:r w:rsidR="00D75821">
        <w:t xml:space="preserve"> 8.</w:t>
      </w:r>
      <w:r w:rsidR="00A3725F">
        <w:t xml:space="preserve"> Cathepsin C showed a clear enrichment for cleavages occurring at the N terminus of the peptide library. C</w:t>
      </w:r>
      <w:r w:rsidR="00D75821">
        <w:t xml:space="preserve">athepsin D </w:t>
      </w:r>
      <w:r w:rsidR="00A3725F">
        <w:t>showed enrichment for</w:t>
      </w:r>
      <w:r w:rsidR="009E5959">
        <w:t xml:space="preserve"> cleavage sites within </w:t>
      </w:r>
      <w:r w:rsidR="007C005F">
        <w:t>the interior</w:t>
      </w:r>
      <w:r w:rsidR="009E5959">
        <w:t xml:space="preserve"> of the peptides </w:t>
      </w:r>
      <w:r w:rsidR="00A3725F">
        <w:t xml:space="preserve">in the peptide library, </w:t>
      </w:r>
      <w:r w:rsidR="00432203">
        <w:t xml:space="preserve">with position 8 being the most frequent </w:t>
      </w:r>
      <w:r w:rsidR="00204CCD">
        <w:t>(Figure 3B)</w:t>
      </w:r>
      <w:commentRangeStart w:id="12"/>
      <w:r w:rsidR="00C20B44">
        <w:t>.</w:t>
      </w:r>
      <w:commentRangeEnd w:id="12"/>
      <w:r w:rsidR="00687654">
        <w:rPr>
          <w:rStyle w:val="CommentReference"/>
        </w:rPr>
        <w:commentReference w:id="12"/>
      </w:r>
      <w:r w:rsidR="00C20B44">
        <w:t xml:space="preserve"> </w:t>
      </w:r>
    </w:p>
    <w:p w14:paraId="51AD252B" w14:textId="77777777" w:rsidR="00C20B44" w:rsidRDefault="00C20B44" w:rsidP="00E92335">
      <w:pPr>
        <w:spacing w:line="480" w:lineRule="auto"/>
      </w:pPr>
    </w:p>
    <w:p w14:paraId="08368486" w14:textId="0BDAC12C" w:rsidR="005130AC" w:rsidRDefault="00432203" w:rsidP="00E92335">
      <w:pPr>
        <w:spacing w:line="480" w:lineRule="auto"/>
      </w:pPr>
      <w:r>
        <w:t>To</w:t>
      </w:r>
      <w:r w:rsidR="0061465E">
        <w:t xml:space="preserve"> </w:t>
      </w:r>
      <w:r w:rsidR="00BC1756">
        <w:t>visualize</w:t>
      </w:r>
      <w:r w:rsidR="0061465E">
        <w:t xml:space="preserve"> </w:t>
      </w:r>
      <w:r w:rsidR="00BC1756">
        <w:t>amino acid</w:t>
      </w:r>
      <w:r w:rsidR="0061465E">
        <w:t xml:space="preserve"> substrate preferences</w:t>
      </w:r>
      <w:r w:rsidR="00BC1756">
        <w:t xml:space="preserve"> at each position</w:t>
      </w:r>
      <w:r w:rsidR="0061465E">
        <w:t xml:space="preserve">, we used mspms to conduct an </w:t>
      </w:r>
      <w:commentRangeStart w:id="13"/>
      <w:r w:rsidR="00684E12">
        <w:t>iceLogo</w:t>
      </w:r>
      <w:r w:rsidR="00313C71">
        <w:t xml:space="preserve"> </w:t>
      </w:r>
      <w:commentRangeEnd w:id="13"/>
      <w:r w:rsidR="003602E9">
        <w:rPr>
          <w:rStyle w:val="CommentReference"/>
        </w:rPr>
        <w:commentReference w:id="13"/>
      </w:r>
      <w:r w:rsidR="0061465E">
        <w:t xml:space="preserve">analysis, generating substrate specificity plots for </w:t>
      </w:r>
      <w:r w:rsidR="007917A3">
        <w:t xml:space="preserve">eight </w:t>
      </w:r>
      <w:r w:rsidR="0061465E">
        <w:t>positions</w:t>
      </w:r>
      <w:r w:rsidR="007917A3">
        <w:t xml:space="preserve"> su</w:t>
      </w:r>
      <w:r w:rsidR="00B83030">
        <w:t>rrounding the cleavage site</w:t>
      </w:r>
      <w:r w:rsidR="0061465E">
        <w:t xml:space="preserve"> (</w:t>
      </w:r>
      <w:r w:rsidR="003602E9">
        <w:t>P4′</w:t>
      </w:r>
      <w:r w:rsidR="00B83030">
        <w:t xml:space="preserve"> to </w:t>
      </w:r>
      <w:r w:rsidR="0061465E">
        <w:t>P4)</w:t>
      </w:r>
      <w:r w:rsidR="00A03918">
        <w:t xml:space="preserve">. </w:t>
      </w:r>
      <w:r w:rsidR="00EC71F0">
        <w:t>Only c</w:t>
      </w:r>
      <w:r w:rsidR="00BC1756">
        <w:t xml:space="preserve">leavage sequences from peptides determined to have a log2 fold change </w:t>
      </w:r>
      <w:r w:rsidR="00E56009">
        <w:t>≥</w:t>
      </w:r>
      <w:r w:rsidR="00BC1756">
        <w:t xml:space="preserve"> 3 and FDR adjusted p value of </w:t>
      </w:r>
      <w:r w:rsidR="00E56009">
        <w:t>≤</w:t>
      </w:r>
      <w:r w:rsidR="00BC1756">
        <w:t xml:space="preserve"> 0.05 relative to time 0 were </w:t>
      </w:r>
      <w:r w:rsidR="00EC71F0">
        <w:t>considered</w:t>
      </w:r>
      <w:r w:rsidR="00094883">
        <w:t xml:space="preserve">. These sequences were then </w:t>
      </w:r>
      <w:r w:rsidR="00BC1756">
        <w:t xml:space="preserve">compared to the background of all possible </w:t>
      </w:r>
      <w:r w:rsidR="00BA7DF7">
        <w:t xml:space="preserve">cleavage </w:t>
      </w:r>
      <w:r w:rsidR="00EC71F0">
        <w:t xml:space="preserve">sequences </w:t>
      </w:r>
      <w:r w:rsidR="00BC1756">
        <w:t xml:space="preserve">present in the peptide library </w:t>
      </w:r>
      <w:r w:rsidR="00914238">
        <w:t xml:space="preserve">(n = 2,964) </w:t>
      </w:r>
      <w:r w:rsidR="00A9248A">
        <w:t xml:space="preserve">where residues with </w:t>
      </w:r>
      <w:r w:rsidR="00A9248A">
        <w:lastRenderedPageBreak/>
        <w:t>a p val</w:t>
      </w:r>
      <w:r w:rsidR="007B7845">
        <w:t>ue</w:t>
      </w:r>
      <w:r w:rsidR="00A9248A">
        <w:t xml:space="preserve"> </w:t>
      </w:r>
      <w:r w:rsidR="00E56009">
        <w:t>≤</w:t>
      </w:r>
      <w:r w:rsidR="00A9248A">
        <w:t xml:space="preserve"> 0.05 are reported. </w:t>
      </w:r>
      <w:r w:rsidR="00C11F83">
        <w:t>W</w:t>
      </w:r>
      <w:r w:rsidR="009B5EB0">
        <w:t xml:space="preserve">e observed that </w:t>
      </w:r>
      <w:r w:rsidR="000B27AA">
        <w:t xml:space="preserve">cathepsin </w:t>
      </w:r>
      <w:r w:rsidR="00EA36D4">
        <w:t xml:space="preserve">A displayed a </w:t>
      </w:r>
      <w:r w:rsidR="00907517">
        <w:t xml:space="preserve">strong preference </w:t>
      </w:r>
      <w:r w:rsidR="00C11F83">
        <w:t xml:space="preserve">for </w:t>
      </w:r>
      <w:r w:rsidR="00572007">
        <w:t xml:space="preserve">cleavage of peptides containing norleucine (n), leucine </w:t>
      </w:r>
      <w:r w:rsidR="00804486">
        <w:t>and phenylalanine in the P1 and P1′ position,</w:t>
      </w:r>
      <w:r w:rsidR="0077475E">
        <w:t xml:space="preserve"> while </w:t>
      </w:r>
      <w:r w:rsidR="00171749">
        <w:t xml:space="preserve">aspartic acid was the least preferred amino acid in these positions. </w:t>
      </w:r>
      <w:r w:rsidR="00804486">
        <w:t xml:space="preserve"> </w:t>
      </w:r>
      <w:r w:rsidR="00171749">
        <w:t>I</w:t>
      </w:r>
      <w:r w:rsidR="00804486">
        <w:t>sol</w:t>
      </w:r>
      <w:r w:rsidR="005535C2">
        <w:t xml:space="preserve">eucine, proline, phenylalanine and valine </w:t>
      </w:r>
      <w:r w:rsidR="002F4418">
        <w:t>were preferred in the P2 position</w:t>
      </w:r>
      <w:r w:rsidR="005130AC">
        <w:t xml:space="preserve">, </w:t>
      </w:r>
      <w:r w:rsidR="002F4418">
        <w:t>no enrichment of any individual amin</w:t>
      </w:r>
      <w:r w:rsidR="002639F3">
        <w:t>o acid in the P3 position</w:t>
      </w:r>
      <w:r w:rsidR="005130AC">
        <w:t>,</w:t>
      </w:r>
      <w:r w:rsidR="002639F3">
        <w:t xml:space="preserve"> while phenylalanine was enriched in P4.</w:t>
      </w:r>
      <w:r w:rsidR="0079623A">
        <w:t xml:space="preserve"> </w:t>
      </w:r>
      <w:r w:rsidR="00C7652B">
        <w:t>As cleavage occurs at the C-terminus of peptides, t</w:t>
      </w:r>
      <w:r w:rsidR="00B92DAE">
        <w:t>here was no amino acid</w:t>
      </w:r>
      <w:r w:rsidR="00C7652B">
        <w:t>s</w:t>
      </w:r>
      <w:r w:rsidR="00B54647">
        <w:t xml:space="preserve"> </w:t>
      </w:r>
      <w:r w:rsidR="005130AC">
        <w:t xml:space="preserve">present </w:t>
      </w:r>
      <w:r w:rsidR="00B54647">
        <w:t xml:space="preserve">in the </w:t>
      </w:r>
      <w:r w:rsidR="00315EB7">
        <w:t>P2</w:t>
      </w:r>
      <w:r w:rsidR="0079623A">
        <w:t xml:space="preserve">′ to </w:t>
      </w:r>
      <w:r w:rsidR="00E673A2">
        <w:t xml:space="preserve">P4′ </w:t>
      </w:r>
      <w:r w:rsidR="0079623A">
        <w:t>position</w:t>
      </w:r>
      <w:r w:rsidR="00C7652B">
        <w:t>,</w:t>
      </w:r>
      <w:r w:rsidR="0077475E">
        <w:t xml:space="preserve"> which is </w:t>
      </w:r>
      <w:r w:rsidR="00B54647">
        <w:t xml:space="preserve">illustrated </w:t>
      </w:r>
      <w:r w:rsidR="0077475E">
        <w:t>with</w:t>
      </w:r>
      <w:r w:rsidR="00B54647">
        <w:t xml:space="preserve"> </w:t>
      </w:r>
      <w:r w:rsidR="0079623A">
        <w:t>X</w:t>
      </w:r>
      <w:r w:rsidR="0071423A">
        <w:t xml:space="preserve"> (Figure </w:t>
      </w:r>
      <w:r w:rsidR="00C20B44">
        <w:t>3</w:t>
      </w:r>
      <w:r w:rsidR="0071423A">
        <w:t>C)</w:t>
      </w:r>
      <w:r w:rsidR="00907517">
        <w:t xml:space="preserve">. </w:t>
      </w:r>
    </w:p>
    <w:p w14:paraId="301A8169" w14:textId="2306C332" w:rsidR="007B7048" w:rsidRDefault="000B27AA" w:rsidP="00E92335">
      <w:pPr>
        <w:spacing w:line="480" w:lineRule="auto"/>
      </w:pPr>
      <w:r>
        <w:t xml:space="preserve">cathepsin </w:t>
      </w:r>
      <w:r w:rsidR="00684E12">
        <w:t>B showed</w:t>
      </w:r>
      <w:r w:rsidR="00A03918">
        <w:t xml:space="preserve"> a </w:t>
      </w:r>
      <w:r w:rsidR="00907517">
        <w:t xml:space="preserve">strong preference for </w:t>
      </w:r>
      <w:r w:rsidR="000F18F7">
        <w:t>tryptophan at P2′,</w:t>
      </w:r>
      <w:r w:rsidR="000F18F7" w:rsidRPr="000F18F7">
        <w:t xml:space="preserve"> phenylalanine </w:t>
      </w:r>
      <w:r w:rsidR="00BA2EA3">
        <w:t xml:space="preserve">and </w:t>
      </w:r>
      <w:r w:rsidR="000F18F7" w:rsidRPr="000F18F7">
        <w:t>norleucine</w:t>
      </w:r>
      <w:r w:rsidR="000F18F7">
        <w:t xml:space="preserve"> at P1</w:t>
      </w:r>
      <w:r w:rsidR="00357470">
        <w:t>′</w:t>
      </w:r>
      <w:r w:rsidR="00BA2EA3">
        <w:t xml:space="preserve">, </w:t>
      </w:r>
      <w:r w:rsidR="00357470">
        <w:t>and lysine</w:t>
      </w:r>
      <w:r w:rsidR="00BA2EA3">
        <w:t>,</w:t>
      </w:r>
      <w:r w:rsidR="00357470">
        <w:t xml:space="preserve"> norleucine</w:t>
      </w:r>
      <w:r w:rsidR="00BA2EA3">
        <w:t>,</w:t>
      </w:r>
      <w:r w:rsidR="00357470">
        <w:t xml:space="preserve"> and arginine at P1. </w:t>
      </w:r>
      <w:r w:rsidR="00AB1AE3">
        <w:t>As this enzyme prefers to remove two amino acids from the C-terminus, the</w:t>
      </w:r>
      <w:r w:rsidR="00657589">
        <w:t xml:space="preserve">re was a high frequency of X in the P3′ and P4′ positions. </w:t>
      </w:r>
      <w:r w:rsidR="00684EFE">
        <w:t>Cathepsin</w:t>
      </w:r>
      <w:r w:rsidR="00907517">
        <w:t xml:space="preserve"> C showed a strong preference of X at P4 and P3, and an </w:t>
      </w:r>
      <w:r w:rsidR="00047FCB" w:rsidRPr="00047FCB">
        <w:t>aversion</w:t>
      </w:r>
      <w:r w:rsidR="00047FCB">
        <w:t xml:space="preserve"> </w:t>
      </w:r>
      <w:r w:rsidR="00907517">
        <w:t xml:space="preserve">for X at </w:t>
      </w:r>
      <w:r w:rsidR="000A3A5D">
        <w:t>P3′</w:t>
      </w:r>
      <w:r w:rsidR="00907517">
        <w:t xml:space="preserve">- </w:t>
      </w:r>
      <w:r w:rsidR="000A3A5D">
        <w:t>P4′</w:t>
      </w:r>
      <w:r w:rsidR="00907517">
        <w:t xml:space="preserve">. </w:t>
      </w:r>
      <w:r w:rsidR="002C3B73">
        <w:t xml:space="preserve">Histidine </w:t>
      </w:r>
      <w:r w:rsidR="00A9248A">
        <w:t xml:space="preserve">was preferred at P2 and P1, while </w:t>
      </w:r>
      <w:r w:rsidR="002C3B73">
        <w:t>phenylalanine</w:t>
      </w:r>
      <w:r w:rsidR="00A9248A">
        <w:t xml:space="preserve"> was preferred at P1’ and P2’</w:t>
      </w:r>
      <w:r w:rsidR="002C3B73">
        <w:t xml:space="preserve"> (Figure </w:t>
      </w:r>
      <w:r w:rsidR="00C20B44">
        <w:t>3</w:t>
      </w:r>
      <w:r w:rsidR="002C3B73">
        <w:t>C)</w:t>
      </w:r>
      <w:r w:rsidR="00A9248A">
        <w:t>.</w:t>
      </w:r>
      <w:r w:rsidR="00C20B44">
        <w:t xml:space="preserve"> Lastly, </w:t>
      </w:r>
      <w:r>
        <w:t xml:space="preserve">cathepsin </w:t>
      </w:r>
      <w:r w:rsidR="00907517">
        <w:t xml:space="preserve">D </w:t>
      </w:r>
      <w:r w:rsidR="00DC4DFE">
        <w:t xml:space="preserve">frequently cleaved peptides with </w:t>
      </w:r>
      <w:r w:rsidR="00DF21B3">
        <w:t>phenylalanine and norleucine at P1 and P1’</w:t>
      </w:r>
      <w:r w:rsidR="00DC4DFE">
        <w:t xml:space="preserve"> and arginine in </w:t>
      </w:r>
      <w:r w:rsidR="00547201">
        <w:t xml:space="preserve">P2, </w:t>
      </w:r>
      <w:r w:rsidR="00DC4DFE">
        <w:t>P</w:t>
      </w:r>
      <w:r w:rsidR="00547201">
        <w:t xml:space="preserve">2′ and P3′. </w:t>
      </w:r>
      <w:r w:rsidR="00023132">
        <w:t xml:space="preserve">Since this is an endopeptidase, there was </w:t>
      </w:r>
      <w:r w:rsidR="00047FCB">
        <w:t xml:space="preserve">an </w:t>
      </w:r>
      <w:r w:rsidR="00047FCB" w:rsidRPr="00047FCB">
        <w:t>aversion</w:t>
      </w:r>
      <w:r w:rsidR="00907517">
        <w:t xml:space="preserve"> for X at P</w:t>
      </w:r>
      <w:r w:rsidR="00E6765A">
        <w:t xml:space="preserve">4-P2 </w:t>
      </w:r>
      <w:r w:rsidR="00907517">
        <w:t xml:space="preserve">and </w:t>
      </w:r>
      <w:r w:rsidR="000A3A5D">
        <w:t>P2′</w:t>
      </w:r>
      <w:r w:rsidR="00907517">
        <w:t>-</w:t>
      </w:r>
      <w:r w:rsidR="000A3A5D">
        <w:t>P4′</w:t>
      </w:r>
      <w:r w:rsidR="00233DD4">
        <w:t xml:space="preserve"> </w:t>
      </w:r>
      <w:r w:rsidR="002C3B73">
        <w:t xml:space="preserve">(Figure </w:t>
      </w:r>
      <w:r w:rsidR="00C20B44">
        <w:t>3</w:t>
      </w:r>
      <w:r w:rsidR="002C3B73">
        <w:t>C)</w:t>
      </w:r>
      <w:r w:rsidR="00A9248A">
        <w:t xml:space="preserve">. </w:t>
      </w:r>
    </w:p>
    <w:p w14:paraId="0EACB1EA" w14:textId="4D0919A0" w:rsidR="001655EF" w:rsidRDefault="001655EF" w:rsidP="00E92335">
      <w:pPr>
        <w:spacing w:line="480" w:lineRule="auto"/>
      </w:pPr>
    </w:p>
    <w:p w14:paraId="73A54454" w14:textId="507631A4" w:rsidR="007350E2" w:rsidRPr="004111DF" w:rsidRDefault="00616263" w:rsidP="00E92335">
      <w:pPr>
        <w:spacing w:line="480" w:lineRule="auto"/>
        <w:rPr>
          <w:sz w:val="32"/>
          <w:szCs w:val="32"/>
        </w:rPr>
      </w:pPr>
      <w:r>
        <w:rPr>
          <w:sz w:val="32"/>
          <w:szCs w:val="32"/>
        </w:rPr>
        <w:t>Discussion</w:t>
      </w:r>
      <w:r w:rsidRPr="00616263">
        <w:rPr>
          <w:sz w:val="32"/>
          <w:szCs w:val="32"/>
        </w:rPr>
        <w:t>:</w:t>
      </w:r>
    </w:p>
    <w:p w14:paraId="354941E9" w14:textId="6F959CA2" w:rsidR="00281BEC" w:rsidRDefault="00234580" w:rsidP="00E92335">
      <w:pPr>
        <w:spacing w:line="480" w:lineRule="auto"/>
      </w:pPr>
      <w:r>
        <w:t xml:space="preserve">Prior to the development of the mspms package, </w:t>
      </w:r>
      <w:r w:rsidR="00A70039">
        <w:t xml:space="preserve">MSP-MS data </w:t>
      </w:r>
      <w:r>
        <w:t xml:space="preserve">analysis </w:t>
      </w:r>
      <w:r w:rsidR="00A70039">
        <w:t xml:space="preserve">relied on a </w:t>
      </w:r>
      <w:r w:rsidR="003C584C">
        <w:t xml:space="preserve">collection of </w:t>
      </w:r>
      <w:r w:rsidR="00684E12">
        <w:t>in-house</w:t>
      </w:r>
      <w:r>
        <w:t xml:space="preserve"> </w:t>
      </w:r>
      <w:r w:rsidR="001D2646">
        <w:t>R script</w:t>
      </w:r>
      <w:r>
        <w:t>s</w:t>
      </w:r>
      <w:r w:rsidR="001D2646">
        <w:t xml:space="preserve">. </w:t>
      </w:r>
      <w:r w:rsidR="003C584C">
        <w:t>While functional, t</w:t>
      </w:r>
      <w:r w:rsidR="001D2646">
        <w:t xml:space="preserve">his </w:t>
      </w:r>
      <w:r>
        <w:t xml:space="preserve">approach </w:t>
      </w:r>
      <w:r w:rsidR="00CA695C">
        <w:t xml:space="preserve">suffered from several critical limitations. </w:t>
      </w:r>
      <w:r w:rsidR="0032684C">
        <w:t>First, t</w:t>
      </w:r>
      <w:r w:rsidR="00525FEB">
        <w:t xml:space="preserve">hese scripts </w:t>
      </w:r>
      <w:r w:rsidR="00281BEC">
        <w:t xml:space="preserve">consisted of a monolithic code base that was </w:t>
      </w:r>
      <w:r w:rsidR="00525FEB">
        <w:t>decentralized</w:t>
      </w:r>
      <w:r w:rsidR="00281BEC">
        <w:t xml:space="preserve"> and </w:t>
      </w:r>
      <w:r w:rsidR="0032684C">
        <w:t xml:space="preserve">not well </w:t>
      </w:r>
      <w:r w:rsidR="00281BEC">
        <w:t xml:space="preserve">documented. </w:t>
      </w:r>
      <w:r w:rsidR="0032684C">
        <w:t xml:space="preserve">Second, </w:t>
      </w:r>
      <w:r w:rsidR="00981C6F">
        <w:t xml:space="preserve">the analysis process was fragmented, involving manual data manipulation between </w:t>
      </w:r>
      <w:r w:rsidR="00525FEB">
        <w:t>intermediate spreadsheets</w:t>
      </w:r>
      <w:r w:rsidR="001D1E69">
        <w:t xml:space="preserve"> making it </w:t>
      </w:r>
      <w:r w:rsidR="001D1E69">
        <w:lastRenderedPageBreak/>
        <w:t xml:space="preserve">challenging to track data transformations and ensure </w:t>
      </w:r>
      <w:r w:rsidR="004E6173">
        <w:t>reproducibility</w:t>
      </w:r>
      <w:r w:rsidR="001D1E69">
        <w:t>. Finally, adapting</w:t>
      </w:r>
      <w:r w:rsidR="00525FEB">
        <w:t xml:space="preserve"> the script</w:t>
      </w:r>
      <w:r w:rsidR="00167F7A">
        <w:t xml:space="preserve">s to accommodate experimental variations required significant R programming expertise, limiting their </w:t>
      </w:r>
      <w:r w:rsidR="00FA1771">
        <w:t xml:space="preserve">flexibility and accessibility. </w:t>
      </w:r>
      <w:r w:rsidR="00525FEB">
        <w:t xml:space="preserve"> </w:t>
      </w:r>
    </w:p>
    <w:p w14:paraId="7B9A14A8" w14:textId="77777777" w:rsidR="00281BEC" w:rsidRDefault="00281BEC" w:rsidP="00E92335">
      <w:pPr>
        <w:spacing w:line="480" w:lineRule="auto"/>
      </w:pPr>
    </w:p>
    <w:p w14:paraId="085DA0E7" w14:textId="1889FE5B" w:rsidR="007B5744" w:rsidRDefault="00525FEB" w:rsidP="00E92335">
      <w:pPr>
        <w:spacing w:line="480" w:lineRule="auto"/>
      </w:pPr>
      <w:r>
        <w:t>In</w:t>
      </w:r>
      <w:r w:rsidR="007350E2">
        <w:t xml:space="preserve"> creating the mspms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mspms package is entirely self-contained, facilitating reproducible research while allowing </w:t>
      </w:r>
      <w:r w:rsidR="001F2F29">
        <w:t>the development of</w:t>
      </w:r>
      <w:r w:rsidR="009B7615">
        <w:t xml:space="preserve"> </w:t>
      </w:r>
      <w:r w:rsidR="00281BEC">
        <w:t>mspms-shiny, a GUI application that allows for user</w:t>
      </w:r>
      <w:r w:rsidR="001F2F29">
        <w:t>s</w:t>
      </w:r>
      <w:r w:rsidR="00281BEC">
        <w:t xml:space="preserve">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r w:rsidR="009B7615">
        <w:t>iceLogo</w:t>
      </w:r>
      <w:r w:rsidR="008E1E82">
        <w:t>, a highly cited Java</w:t>
      </w:r>
      <w:r w:rsidR="002F0D24">
        <w:t>-</w:t>
      </w:r>
      <w:r w:rsidR="008E1E82">
        <w:t>based application</w:t>
      </w:r>
      <w:r w:rsidR="00AD2689">
        <w:fldChar w:fldCharType="begin"/>
      </w:r>
      <w:r w:rsidR="00535BBE">
        <w:instrText xml:space="preserve"> ADDIN ZOTERO_ITEM CSL_CITATION {"citationID":"GqNf377M","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AD2689">
        <w:fldChar w:fldCharType="separate"/>
      </w:r>
      <w:r w:rsidR="00535BBE" w:rsidRPr="00535BBE">
        <w:rPr>
          <w:rFonts w:ascii="Aptos" w:cs="Times New Roman"/>
          <w:vertAlign w:val="superscript"/>
        </w:rPr>
        <w:t>21</w:t>
      </w:r>
      <w:r w:rsidR="00AD2689">
        <w:fldChar w:fldCharType="end"/>
      </w:r>
      <w:r w:rsidR="00AD2689" w:rsidRPr="00AD2689">
        <w:rPr>
          <w:vertAlign w:val="superscript"/>
        </w:rPr>
        <w:t>,</w:t>
      </w:r>
      <w:r w:rsidR="00AD2689">
        <w:fldChar w:fldCharType="begin"/>
      </w:r>
      <w:r w:rsidR="00535BBE">
        <w:instrText xml:space="preserve"> ADDIN ZOTERO_ITEM CSL_CITATION {"citationID":"rMX1rTnR","properties":{"formattedCitation":"\\super 26\\nosupersub{}","plainCitation":"26","noteIndex":0},"citationItems":[{"id":6205,"uris":["http://zotero.org/users/6494753/items/H8GYADIM"],"itemData":{"id":6205,"type":"article-journal","abstract":"The iceLogo web server and SOAP service implement the previously published iceLogo algorithm. iceLogo builds on probability theory to visualize protein consensus sequences in a format resembling sequence logos. Peptide sequences are compared against a reference sequence set that can be tailored to the studied system and the used protocol. As such, not only over- but also underrepresented residues can be visualized in a statistically sound manner, which further allows the user to easily analyse and interpret conserved sequence patterns in proteins. The web application and SOAP service can be found free and open to all users without the need for a login on http://iomics.ugent.be/icelogoserver/main.html.","container-title":"Nucleic Acids Research","DOI":"10.1093/nar/gkv385","ISSN":"0305-1048, 1362-4962","issue":"W1","journalAbbreviation":"Nucleic Acids Res","language":"en","license":"http://creativecommons.org/licenses/by/4.0/","page":"W543-W546","source":"DOI.org (Crossref)","title":"The iceLogo web server and SOAP service for determining protein consensus sequences","volume":"43","author":[{"family":"Maddelein","given":"Davy"},{"family":"Colaert","given":"Niklaas"},{"family":"Buchanan","given":"Iain"},{"family":"Hulstaert","given":"Niels"},{"family":"Gevaert","given":"Kris"},{"family":"Martens","given":"Lennart"}],"issued":{"date-parts":[["2015",7,1]]}}}],"schema":"https://github.com/citation-style-language/schema/raw/master/csl-citation.json"} </w:instrText>
      </w:r>
      <w:r w:rsidR="00AD2689">
        <w:fldChar w:fldCharType="separate"/>
      </w:r>
      <w:r w:rsidR="00535BBE" w:rsidRPr="00535BBE">
        <w:rPr>
          <w:rFonts w:ascii="Aptos" w:cs="Times New Roman"/>
          <w:vertAlign w:val="superscript"/>
        </w:rPr>
        <w:t>26</w:t>
      </w:r>
      <w:r w:rsidR="00AD2689">
        <w:fldChar w:fldCharType="end"/>
      </w:r>
      <w:r w:rsidR="00AD2689">
        <w:t xml:space="preserve"> </w:t>
      </w:r>
      <w:r w:rsidR="008E1E82">
        <w:t xml:space="preserve"> that is no longer </w:t>
      </w:r>
      <w:r w:rsidR="0070128B">
        <w:t xml:space="preserve">actively </w:t>
      </w:r>
      <w:r w:rsidR="008E1E82">
        <w:t>supported</w:t>
      </w:r>
      <w:r w:rsidR="00E6765A">
        <w:t>,</w:t>
      </w:r>
      <w:r w:rsidR="008E1E82">
        <w:t xml:space="preserve"> w</w:t>
      </w:r>
      <w:r w:rsidR="00E6765A">
        <w:t>ere</w:t>
      </w:r>
      <w:r w:rsidR="008E1E82">
        <w:t xml:space="preserve"> implemented in R.</w:t>
      </w:r>
      <w:r w:rsidR="009B419E">
        <w:t xml:space="preserve"> Our implementation of </w:t>
      </w:r>
      <w:r w:rsidR="003971EB">
        <w:t xml:space="preserve">iceLogo </w:t>
      </w:r>
      <w:r w:rsidR="009B419E">
        <w:t xml:space="preserve">is even more adaptable to mspms experiments, as it can handle </w:t>
      </w:r>
      <w:r w:rsidR="00B97A99">
        <w:t>nonstandard</w:t>
      </w:r>
      <w:r w:rsidR="009B419E">
        <w:t xml:space="preserve"> amino acid letters, </w:t>
      </w:r>
      <w:r w:rsidR="003971EB">
        <w:t>such a</w:t>
      </w:r>
      <w:r w:rsidR="00BA2EA3">
        <w:t>s</w:t>
      </w:r>
      <w:r w:rsidR="003971EB">
        <w:t xml:space="preserve"> </w:t>
      </w:r>
      <w:r w:rsidR="009B419E">
        <w:t>X which represent</w:t>
      </w:r>
      <w:r w:rsidR="00BA2EA3">
        <w:t>s</w:t>
      </w:r>
      <w:r w:rsidR="00325251">
        <w:t xml:space="preserve"> </w:t>
      </w:r>
      <w:r w:rsidR="009B419E">
        <w:t xml:space="preserve">a </w:t>
      </w:r>
      <w:r w:rsidR="00325251">
        <w:t xml:space="preserve">post </w:t>
      </w:r>
      <w:r w:rsidR="009B419E">
        <w:t xml:space="preserve">terminal site, and </w:t>
      </w:r>
      <w:r w:rsidR="003971EB">
        <w:t xml:space="preserve">lowercase </w:t>
      </w:r>
      <w:r w:rsidR="009B419E">
        <w:t xml:space="preserve">n </w:t>
      </w:r>
      <w:r w:rsidR="00C92A0B" w:rsidRPr="00C92A0B">
        <w:t>representing</w:t>
      </w:r>
      <w:r w:rsidR="00B97A99" w:rsidRPr="00C92A0B">
        <w:t xml:space="preserve"> </w:t>
      </w:r>
      <w:r w:rsidR="003971EB">
        <w:t xml:space="preserve">the non-natural </w:t>
      </w:r>
      <w:r w:rsidR="001B7A5F">
        <w:t>amino</w:t>
      </w:r>
      <w:r w:rsidR="003971EB">
        <w:t xml:space="preserve"> acid, </w:t>
      </w:r>
      <w:r w:rsidR="00AD2689">
        <w:t>norleucine.</w:t>
      </w:r>
      <w:r w:rsidR="009B419E">
        <w:t xml:space="preserve"> (</w:t>
      </w:r>
      <w:r w:rsidR="00281BEC">
        <w:t xml:space="preserve">3) </w:t>
      </w:r>
      <w:r w:rsidR="00E6765A">
        <w:t>M</w:t>
      </w:r>
      <w:r w:rsidR="00281BEC">
        <w:t xml:space="preserve">spms was </w:t>
      </w:r>
      <w:r w:rsidR="002C2437">
        <w:t xml:space="preserve">designed for broad </w:t>
      </w:r>
      <w:r w:rsidR="00281BEC">
        <w:t>applicability</w:t>
      </w:r>
      <w:r w:rsidR="002C2437">
        <w:t>, s</w:t>
      </w:r>
      <w:r w:rsidR="007B5744">
        <w:t>upport</w:t>
      </w:r>
      <w:r w:rsidR="002C2437">
        <w:t>ing</w:t>
      </w:r>
      <w:r w:rsidR="007B5744">
        <w:t xml:space="preserve"> </w:t>
      </w:r>
      <w:r w:rsidR="002C2437">
        <w:t xml:space="preserve">diverse experimental </w:t>
      </w:r>
      <w:r w:rsidR="001B7A5F">
        <w:t xml:space="preserve">designs. </w:t>
      </w:r>
      <w:r w:rsidR="007B5744">
        <w:t xml:space="preserve">For example, </w:t>
      </w:r>
      <w:r w:rsidR="00945DF5">
        <w:t xml:space="preserve">mspms </w:t>
      </w:r>
      <w:r w:rsidR="007B5744">
        <w:t>allows user</w:t>
      </w:r>
      <w:r w:rsidR="00945DF5">
        <w:t>s to</w:t>
      </w:r>
      <w:r w:rsidR="007B5744">
        <w:t xml:space="preserve"> define</w:t>
      </w:r>
      <w:r w:rsidR="00945DF5">
        <w:t xml:space="preserve"> a</w:t>
      </w:r>
      <w:r w:rsidR="007B5744">
        <w:t xml:space="preserve"> peptide library, opening up the possibility to easily extend MSP-MS analysis beyond the </w:t>
      </w:r>
      <w:r w:rsidR="001F6A3B">
        <w:t xml:space="preserve">previously described </w:t>
      </w:r>
      <w:r w:rsidR="007B5744">
        <w:t>228-peptide library.</w:t>
      </w:r>
      <w:r w:rsidR="00B81088">
        <w:t xml:space="preserve"> Additionally, mspms </w:t>
      </w:r>
      <w:r w:rsidR="00945DF5">
        <w:t xml:space="preserve">can </w:t>
      </w:r>
      <w:r w:rsidR="00B81088">
        <w:t xml:space="preserve">analyze the cleavage sequence motifs </w:t>
      </w:r>
      <w:r w:rsidR="00945DF5">
        <w:t xml:space="preserve">of </w:t>
      </w:r>
      <w:r w:rsidR="00B81088">
        <w:t xml:space="preserve">any number of amino acids </w:t>
      </w:r>
      <w:r w:rsidR="0060387C">
        <w:t>surrounding the</w:t>
      </w:r>
      <w:r w:rsidR="00B81088">
        <w:t xml:space="preserve"> cleavage site, while previous analysis was limited to four amino acids on each side of the cleavage site</w:t>
      </w:r>
      <w:r w:rsidR="00501E14">
        <w:t xml:space="preserve"> (Supple</w:t>
      </w:r>
      <w:r w:rsidR="00FF013E">
        <w:t>men</w:t>
      </w:r>
      <w:r w:rsidR="00501E14">
        <w:t xml:space="preserve">tary Figure </w:t>
      </w:r>
      <w:r w:rsidR="002F2E30">
        <w:t>4</w:t>
      </w:r>
      <w:r w:rsidR="00501E14">
        <w:t>)</w:t>
      </w:r>
      <w:r w:rsidR="00B81088">
        <w:t>. Lastly</w:t>
      </w:r>
      <w:r w:rsidR="007B5744">
        <w:t>, mspms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w:t>
      </w:r>
      <w:r w:rsidR="007B5744">
        <w:lastRenderedPageBreak/>
        <w:t xml:space="preserve">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73055F7C" w:rsidR="008615A7" w:rsidRDefault="007B5744" w:rsidP="00E92335">
      <w:pPr>
        <w:spacing w:line="480" w:lineRule="auto"/>
      </w:pPr>
      <w:r>
        <w:t xml:space="preserve">In this </w:t>
      </w:r>
      <w:r w:rsidR="00AB1426">
        <w:t>work</w:t>
      </w:r>
      <w:r>
        <w:t>, we demonstrate the core features of mspms as applied to</w:t>
      </w:r>
      <w:r w:rsidR="00B81088">
        <w:t xml:space="preserve"> publicly available</w:t>
      </w:r>
      <w:r>
        <w:t xml:space="preserve"> MSP-MS </w:t>
      </w:r>
      <w:r w:rsidR="00B81088">
        <w:t>data</w:t>
      </w:r>
      <w:r w:rsidR="005F655F">
        <w:t xml:space="preserve"> profiling several well-studied cathepsin proteases</w:t>
      </w:r>
      <w:r w:rsidR="001F2F29">
        <w:t>. Our benchmarking of mspms</w:t>
      </w:r>
      <w:r w:rsidR="00C75D48">
        <w:t xml:space="preserve"> span</w:t>
      </w:r>
      <w:r w:rsidR="001F2F29">
        <w:t>s a</w:t>
      </w:r>
      <w:r w:rsidR="00C75D48">
        <w:t>ll three families</w:t>
      </w:r>
      <w:r w:rsidR="00E6765A">
        <w:t xml:space="preserve"> of cathepsins</w:t>
      </w:r>
      <w:r w:rsidR="000E2341">
        <w:t xml:space="preserve"> as cathepsin A is a </w:t>
      </w:r>
      <w:r w:rsidR="00C75D48">
        <w:t>serine</w:t>
      </w:r>
      <w:r w:rsidR="000E2341">
        <w:t xml:space="preserve"> protease, cathepsins B and C are </w:t>
      </w:r>
      <w:r w:rsidR="00556757">
        <w:t xml:space="preserve">cysteine </w:t>
      </w:r>
      <w:r w:rsidR="00EF3632">
        <w:t>proteases</w:t>
      </w:r>
      <w:r w:rsidR="000E2341">
        <w:t xml:space="preserve"> and </w:t>
      </w:r>
      <w:r w:rsidR="00E516D8">
        <w:t xml:space="preserve">cathepsin D is an </w:t>
      </w:r>
      <w:r w:rsidR="00C75D48">
        <w:t>aspartic</w:t>
      </w:r>
      <w:r w:rsidR="00E516D8">
        <w:t xml:space="preserve"> acid protease</w:t>
      </w:r>
      <w:r w:rsidR="00556757">
        <w:t xml:space="preserve">. </w:t>
      </w:r>
      <w:r w:rsidR="00AB1426">
        <w:t>We use</w:t>
      </w:r>
      <w:r w:rsidR="004F26D8">
        <w:t xml:space="preserve"> the mspms package </w:t>
      </w:r>
      <w:r w:rsidR="00AF278C">
        <w:t xml:space="preserve">to </w:t>
      </w:r>
      <w:r w:rsidR="00C75D48">
        <w:t xml:space="preserve">profile </w:t>
      </w:r>
      <w:r w:rsidR="00AF278C">
        <w:t xml:space="preserve">the substrate specificity of </w:t>
      </w:r>
      <w:r w:rsidR="00E516D8">
        <w:t xml:space="preserve">each of these enzymes </w:t>
      </w:r>
      <w:r w:rsidR="00EF3632">
        <w:t xml:space="preserve">and our results </w:t>
      </w:r>
      <w:r w:rsidR="00076E84">
        <w:t>align with previously published data</w:t>
      </w:r>
      <w:r w:rsidR="00E76AF3">
        <w:t xml:space="preserve"> </w:t>
      </w:r>
      <w:r w:rsidR="00E76AF3">
        <w:fldChar w:fldCharType="begin"/>
      </w:r>
      <w:r w:rsidR="00535BBE">
        <w:instrText xml:space="preserve"> ADDIN ZOTERO_ITEM CSL_CITATION {"citationID":"fL7InkMI","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E76AF3">
        <w:fldChar w:fldCharType="separate"/>
      </w:r>
      <w:r w:rsidR="00535BBE" w:rsidRPr="00535BBE">
        <w:rPr>
          <w:rFonts w:ascii="Aptos" w:cs="Times New Roman"/>
          <w:vertAlign w:val="superscript"/>
        </w:rPr>
        <w:t>8</w:t>
      </w:r>
      <w:r w:rsidR="00E76AF3">
        <w:fldChar w:fldCharType="end"/>
      </w:r>
      <w:r w:rsidR="00E76AF3" w:rsidRPr="00E76AF3">
        <w:rPr>
          <w:vertAlign w:val="superscript"/>
        </w:rPr>
        <w:t>,</w:t>
      </w:r>
      <w:r w:rsidR="00E76AF3">
        <w:fldChar w:fldCharType="begin"/>
      </w:r>
      <w:r w:rsidR="00535BBE">
        <w:instrText xml:space="preserve"> ADDIN ZOTERO_ITEM CSL_CITATION {"citationID":"PNfd0aKQ","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E76AF3">
        <w:fldChar w:fldCharType="separate"/>
      </w:r>
      <w:r w:rsidR="00535BBE" w:rsidRPr="00535BBE">
        <w:rPr>
          <w:rFonts w:ascii="Aptos" w:cs="Times New Roman"/>
          <w:vertAlign w:val="superscript"/>
        </w:rPr>
        <w:t>9</w:t>
      </w:r>
      <w:r w:rsidR="00E76AF3">
        <w:fldChar w:fldCharType="end"/>
      </w:r>
      <w:r w:rsidR="00E76AF3" w:rsidRPr="00E76AF3">
        <w:rPr>
          <w:vertAlign w:val="superscript"/>
        </w:rPr>
        <w:t>,</w:t>
      </w:r>
      <w:r w:rsidR="00E76AF3">
        <w:fldChar w:fldCharType="begin"/>
      </w:r>
      <w:r w:rsidR="00535BBE">
        <w:instrText xml:space="preserve"> ADDIN ZOTERO_ITEM CSL_CITATION {"citationID":"7yp8TRL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E76AF3">
        <w:fldChar w:fldCharType="separate"/>
      </w:r>
      <w:r w:rsidR="00535BBE" w:rsidRPr="00535BBE">
        <w:rPr>
          <w:rFonts w:ascii="Aptos" w:cs="Times New Roman"/>
          <w:vertAlign w:val="superscript"/>
        </w:rPr>
        <w:t>10</w:t>
      </w:r>
      <w:r w:rsidR="00E76AF3">
        <w:fldChar w:fldCharType="end"/>
      </w:r>
      <w:r w:rsidR="00E76AF3" w:rsidRPr="00E76AF3">
        <w:rPr>
          <w:vertAlign w:val="superscript"/>
        </w:rPr>
        <w:t>,</w:t>
      </w:r>
      <w:r w:rsidR="00E76AF3">
        <w:fldChar w:fldCharType="begin"/>
      </w:r>
      <w:r w:rsidR="00535BBE">
        <w:instrText xml:space="preserve"> ADDIN ZOTERO_ITEM CSL_CITATION {"citationID":"DgmtPlL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E76AF3">
        <w:fldChar w:fldCharType="separate"/>
      </w:r>
      <w:r w:rsidR="00535BBE" w:rsidRPr="00535BBE">
        <w:rPr>
          <w:rFonts w:ascii="Aptos" w:cs="Times New Roman"/>
          <w:vertAlign w:val="superscript"/>
        </w:rPr>
        <w:t>11</w:t>
      </w:r>
      <w:r w:rsidR="00E76AF3">
        <w:fldChar w:fldCharType="end"/>
      </w:r>
      <w:r w:rsidR="00E76AF3" w:rsidRPr="00E76AF3">
        <w:rPr>
          <w:vertAlign w:val="superscript"/>
        </w:rPr>
        <w:t>,</w:t>
      </w:r>
      <w:r w:rsidR="00E76AF3">
        <w:fldChar w:fldCharType="begin"/>
      </w:r>
      <w:r w:rsidR="00535BBE">
        <w:instrText xml:space="preserve"> ADDIN ZOTERO_ITEM CSL_CITATION {"citationID":"ESivTVyj","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E76AF3">
        <w:fldChar w:fldCharType="separate"/>
      </w:r>
      <w:r w:rsidR="00535BBE" w:rsidRPr="00535BBE">
        <w:rPr>
          <w:rFonts w:ascii="Aptos" w:cs="Times New Roman"/>
          <w:vertAlign w:val="superscript"/>
        </w:rPr>
        <w:t>12</w:t>
      </w:r>
      <w:r w:rsidR="00E76AF3">
        <w:fldChar w:fldCharType="end"/>
      </w:r>
      <w:r w:rsidR="00E76AF3" w:rsidRPr="00E76AF3">
        <w:rPr>
          <w:vertAlign w:val="superscript"/>
        </w:rPr>
        <w:t>,</w:t>
      </w:r>
      <w:r w:rsidR="00E76AF3">
        <w:fldChar w:fldCharType="begin"/>
      </w:r>
      <w:r w:rsidR="00535BBE">
        <w:instrText xml:space="preserve"> ADDIN ZOTERO_ITEM CSL_CITATION {"citationID":"I4KAfOvx","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E76AF3">
        <w:fldChar w:fldCharType="separate"/>
      </w:r>
      <w:r w:rsidR="00535BBE" w:rsidRPr="00535BBE">
        <w:rPr>
          <w:rFonts w:ascii="Aptos" w:cs="Times New Roman"/>
          <w:vertAlign w:val="superscript"/>
        </w:rPr>
        <w:t>27</w:t>
      </w:r>
      <w:r w:rsidR="00E76AF3">
        <w:fldChar w:fldCharType="end"/>
      </w:r>
      <w:r w:rsidR="00076E84">
        <w:t xml:space="preserve">. </w:t>
      </w:r>
    </w:p>
    <w:p w14:paraId="750034C8" w14:textId="77777777" w:rsidR="008615A7" w:rsidRDefault="008615A7" w:rsidP="00E92335">
      <w:pPr>
        <w:spacing w:line="480" w:lineRule="auto"/>
      </w:pPr>
    </w:p>
    <w:p w14:paraId="36E64FD1" w14:textId="46DEA34E" w:rsidR="00EB58F7" w:rsidRDefault="00245167" w:rsidP="00E92335">
      <w:pPr>
        <w:spacing w:line="480" w:lineRule="auto"/>
        <w:rPr>
          <w:color w:val="000000" w:themeColor="text1"/>
        </w:rPr>
      </w:pPr>
      <w:r w:rsidRPr="00245167">
        <w:t>A critical initial step in MSP-MS data analysis is a rigorous quality control assessment. Given the reliance on a specific peptide library, calculating the percentage of library peptides detected in each sample provides a straightforward yet powerful indicator of data integrity. Anomalously low detection rates signal potential instrument or experimental problems.</w:t>
      </w:r>
    </w:p>
    <w:p w14:paraId="15A80941" w14:textId="77777777" w:rsidR="00CE204C" w:rsidRDefault="00CE204C" w:rsidP="00E92335">
      <w:pPr>
        <w:spacing w:line="480" w:lineRule="auto"/>
        <w:rPr>
          <w:color w:val="000000" w:themeColor="text1"/>
        </w:rPr>
      </w:pPr>
    </w:p>
    <w:p w14:paraId="25A1178C" w14:textId="3FCCDC1E" w:rsidR="00BA7C62" w:rsidRDefault="00D005AF" w:rsidP="00E92335">
      <w:pPr>
        <w:spacing w:line="480" w:lineRule="auto"/>
        <w:rPr>
          <w:color w:val="000000" w:themeColor="text1"/>
        </w:rPr>
      </w:pPr>
      <w:r w:rsidRPr="00D005AF">
        <w:rPr>
          <w:color w:val="000000" w:themeColor="text1"/>
        </w:rPr>
        <w:t xml:space="preserve">While theoretically all peptides in a defined library should be detectable in each MSP-MS sample, practical limitations, such as mass spectrometer performance and LC conditions, often hinder complete detection. </w:t>
      </w:r>
      <w:r w:rsidR="00577C57" w:rsidRPr="00D005AF">
        <w:rPr>
          <w:color w:val="000000" w:themeColor="text1"/>
        </w:rPr>
        <w:t xml:space="preserve">To address the latter, mspms provides a histogram of peptide retention times, aiding in gradient optimization for better peptide distribution and </w:t>
      </w:r>
      <w:r w:rsidR="00577C57" w:rsidRPr="00D005AF">
        <w:rPr>
          <w:color w:val="000000" w:themeColor="text1"/>
        </w:rPr>
        <w:lastRenderedPageBreak/>
        <w:t>improved detection.</w:t>
      </w:r>
      <w:r w:rsidR="00D23083">
        <w:rPr>
          <w:color w:val="000000" w:themeColor="text1"/>
        </w:rPr>
        <w:t xml:space="preserve"> </w:t>
      </w:r>
      <w:r w:rsidRPr="00D005AF">
        <w:rPr>
          <w:color w:val="000000" w:themeColor="text1"/>
        </w:rPr>
        <w:t>Identifying consistently missing peptides is crucial for troubleshooting and method optimization</w:t>
      </w:r>
    </w:p>
    <w:p w14:paraId="4DAC069E" w14:textId="670C407C" w:rsidR="00667E83" w:rsidRPr="006A264F" w:rsidRDefault="004C5DE2" w:rsidP="00E92335">
      <w:pPr>
        <w:spacing w:line="480" w:lineRule="auto"/>
        <w:rPr>
          <w:color w:val="000000" w:themeColor="text1"/>
        </w:rPr>
      </w:pPr>
      <w:r>
        <w:rPr>
          <w:color w:val="000000" w:themeColor="text1"/>
        </w:rPr>
        <w:t xml:space="preserve"> </w:t>
      </w:r>
      <w:r w:rsidR="001A2D0F">
        <w:rPr>
          <w:color w:val="000000" w:themeColor="text1"/>
        </w:rPr>
        <w:t xml:space="preserve">Application of </w:t>
      </w:r>
      <w:r w:rsidR="001F2F29">
        <w:rPr>
          <w:color w:val="000000" w:themeColor="text1"/>
        </w:rPr>
        <w:t>defined</w:t>
      </w:r>
      <w:r w:rsidR="001A2D0F">
        <w:rPr>
          <w:color w:val="000000" w:themeColor="text1"/>
        </w:rPr>
        <w:t xml:space="preserve"> </w:t>
      </w:r>
      <w:r w:rsidR="00CE204C">
        <w:rPr>
          <w:color w:val="000000" w:themeColor="text1"/>
        </w:rPr>
        <w:t xml:space="preserve">quality control </w:t>
      </w:r>
      <w:r w:rsidR="00767B0C">
        <w:rPr>
          <w:color w:val="000000" w:themeColor="text1"/>
        </w:rPr>
        <w:t xml:space="preserve">metrics to the current dataset revealed high detection rates for the </w:t>
      </w:r>
      <w:r w:rsidR="00BA7C62">
        <w:rPr>
          <w:color w:val="000000" w:themeColor="text1"/>
        </w:rPr>
        <w:t xml:space="preserve">majority of </w:t>
      </w:r>
      <w:r w:rsidR="00E258D8">
        <w:rPr>
          <w:color w:val="000000" w:themeColor="text1"/>
        </w:rPr>
        <w:t xml:space="preserve">library </w:t>
      </w:r>
      <w:r w:rsidR="00767B0C">
        <w:rPr>
          <w:color w:val="000000" w:themeColor="text1"/>
        </w:rPr>
        <w:t>peptides</w:t>
      </w:r>
      <w:r w:rsidR="00BA7C62">
        <w:rPr>
          <w:color w:val="000000" w:themeColor="text1"/>
        </w:rPr>
        <w:t xml:space="preserve">. </w:t>
      </w:r>
      <w:r>
        <w:rPr>
          <w:color w:val="000000" w:themeColor="text1"/>
        </w:rPr>
        <w:t xml:space="preserve"> </w:t>
      </w:r>
      <w:r w:rsidR="00BA7C62">
        <w:rPr>
          <w:color w:val="000000" w:themeColor="text1"/>
        </w:rPr>
        <w:t xml:space="preserve">A small </w:t>
      </w:r>
      <w:r w:rsidR="00767B0C">
        <w:rPr>
          <w:color w:val="000000" w:themeColor="text1"/>
        </w:rPr>
        <w:t xml:space="preserve">subset </w:t>
      </w:r>
      <w:r w:rsidR="00BA7C62">
        <w:rPr>
          <w:color w:val="000000" w:themeColor="text1"/>
        </w:rPr>
        <w:t xml:space="preserve">of peptides </w:t>
      </w:r>
      <w:proofErr w:type="gramStart"/>
      <w:r w:rsidR="00BA7C62">
        <w:rPr>
          <w:color w:val="000000" w:themeColor="text1"/>
        </w:rPr>
        <w:t>were</w:t>
      </w:r>
      <w:proofErr w:type="gramEnd"/>
      <w:r w:rsidR="00BA7C62">
        <w:rPr>
          <w:color w:val="000000" w:themeColor="text1"/>
        </w:rPr>
        <w:t xml:space="preserve"> not detected in any sample.</w:t>
      </w:r>
      <w:r w:rsidR="00BA7C62" w:rsidRPr="00BA7C62">
        <w:rPr>
          <w:color w:val="000000" w:themeColor="text1"/>
        </w:rPr>
        <w:t xml:space="preserve"> </w:t>
      </w:r>
      <w:r w:rsidR="00BA7C62">
        <w:rPr>
          <w:color w:val="000000" w:themeColor="text1"/>
        </w:rPr>
        <w:t>Further inspection into the retention time histogram suggests that the LC-MS method used with these samples could be optimized to promote better</w:t>
      </w:r>
      <w:r w:rsidR="00501E14">
        <w:rPr>
          <w:color w:val="000000" w:themeColor="text1"/>
        </w:rPr>
        <w:t xml:space="preserve"> detection</w:t>
      </w:r>
      <w:r w:rsidR="002F2E30">
        <w:rPr>
          <w:color w:val="000000" w:themeColor="text1"/>
        </w:rPr>
        <w:t xml:space="preserve"> by spreading out the peptides </w:t>
      </w:r>
      <w:r w:rsidR="00FF013E">
        <w:rPr>
          <w:color w:val="000000" w:themeColor="text1"/>
        </w:rPr>
        <w:t xml:space="preserve">more evenly </w:t>
      </w:r>
      <w:r w:rsidR="002F2E30">
        <w:rPr>
          <w:color w:val="000000" w:themeColor="text1"/>
        </w:rPr>
        <w:t xml:space="preserve">over the gradient (Supplementary Figure </w:t>
      </w:r>
      <w:r w:rsidR="002368D6">
        <w:rPr>
          <w:color w:val="000000" w:themeColor="text1"/>
        </w:rPr>
        <w:t>2</w:t>
      </w:r>
      <w:r w:rsidR="002F2E30">
        <w:rPr>
          <w:color w:val="000000" w:themeColor="text1"/>
        </w:rPr>
        <w:t>)</w:t>
      </w:r>
      <w:r w:rsidR="00BA7C62">
        <w:rPr>
          <w:color w:val="000000" w:themeColor="text1"/>
        </w:rPr>
        <w:t xml:space="preserve">.  </w:t>
      </w:r>
      <w:r w:rsidR="00CB25CF">
        <w:rPr>
          <w:color w:val="000000" w:themeColor="text1"/>
        </w:rPr>
        <w:t xml:space="preserve">While complete library coverage is ideal, the </w:t>
      </w:r>
      <w:r w:rsidR="00C100CC">
        <w:rPr>
          <w:color w:val="000000" w:themeColor="text1"/>
        </w:rPr>
        <w:t xml:space="preserve">data generated </w:t>
      </w:r>
      <w:r w:rsidR="000E463D">
        <w:rPr>
          <w:color w:val="000000" w:themeColor="text1"/>
        </w:rPr>
        <w:t xml:space="preserve">here for the cathepsin assays </w:t>
      </w:r>
      <w:r w:rsidR="002368D6">
        <w:rPr>
          <w:color w:val="000000" w:themeColor="text1"/>
        </w:rPr>
        <w:t xml:space="preserve">is of </w:t>
      </w:r>
      <w:r w:rsidR="00501E14">
        <w:rPr>
          <w:color w:val="000000" w:themeColor="text1"/>
        </w:rPr>
        <w:t xml:space="preserve">sufficient quality </w:t>
      </w:r>
      <w:r w:rsidR="00CE204C">
        <w:rPr>
          <w:color w:val="000000" w:themeColor="text1"/>
        </w:rPr>
        <w:t xml:space="preserve">to make meaningful conclusions about the </w:t>
      </w:r>
      <w:r w:rsidR="00CE204C">
        <w:rPr>
          <w:color w:val="000000" w:themeColor="text1"/>
        </w:rPr>
        <w:t xml:space="preserve">underlying biology. </w:t>
      </w:r>
    </w:p>
    <w:p w14:paraId="0D04661B" w14:textId="3B5952C4" w:rsidR="00A014AA" w:rsidRDefault="001F2F29" w:rsidP="00E92335">
      <w:pPr>
        <w:spacing w:line="480" w:lineRule="auto"/>
      </w:pPr>
      <w:r>
        <w:t>After</w:t>
      </w:r>
      <w:r w:rsidR="003C7099">
        <w:t xml:space="preserve"> data quality assessment, </w:t>
      </w:r>
      <w:r w:rsidR="006A264F">
        <w:t xml:space="preserve">a </w:t>
      </w:r>
      <w:r w:rsidR="00501E14">
        <w:t>high-level analysis of the data</w:t>
      </w:r>
      <w:r w:rsidR="006A264F">
        <w:t xml:space="preserve"> </w:t>
      </w:r>
      <w:r w:rsidR="00E40B9C">
        <w:t xml:space="preserve">is essential to verify </w:t>
      </w:r>
      <w:r w:rsidR="00A014AA">
        <w:t>experimental</w:t>
      </w:r>
      <w:r w:rsidR="00E40B9C">
        <w:t xml:space="preserve"> outcomes</w:t>
      </w:r>
      <w:r w:rsidR="00A014AA">
        <w:t>.</w:t>
      </w:r>
      <w:r w:rsidR="00501E14">
        <w:t xml:space="preserve"> </w:t>
      </w:r>
      <w:r w:rsidR="00E35CEA">
        <w:t>To facilitate this</w:t>
      </w:r>
      <w:r w:rsidR="00F87E71">
        <w:t xml:space="preserve"> exploration, t</w:t>
      </w:r>
      <w:r w:rsidR="00A014AA">
        <w:t>he mspms package</w:t>
      </w:r>
      <w:r w:rsidR="00E40B9C">
        <w:t xml:space="preserve"> offers</w:t>
      </w:r>
      <w:r w:rsidR="00A014AA">
        <w:t>, principle ordination analysis</w:t>
      </w:r>
      <w:r w:rsidR="007E7F86">
        <w:fldChar w:fldCharType="begin"/>
      </w:r>
      <w:r w:rsidR="00535BBE">
        <w:instrText xml:space="preserve"> ADDIN ZOTERO_ITEM CSL_CITATION {"citationID":"87TCgixm","properties":{"formattedCitation":"\\super 28\\nosupersub{}","plainCitation":"28","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7E7F86">
        <w:fldChar w:fldCharType="separate"/>
      </w:r>
      <w:r w:rsidR="00535BBE" w:rsidRPr="00535BBE">
        <w:rPr>
          <w:rFonts w:ascii="Aptos" w:cs="Times New Roman"/>
          <w:vertAlign w:val="superscript"/>
        </w:rPr>
        <w:t>28</w:t>
      </w:r>
      <w:r w:rsidR="007E7F86">
        <w:fldChar w:fldCharType="end"/>
      </w:r>
      <w:r w:rsidR="00A014AA">
        <w:t xml:space="preserve"> or unsupervised </w:t>
      </w:r>
      <w:r w:rsidR="007E7F86" w:rsidRPr="007E7F86">
        <w:t xml:space="preserve">hierarchical </w:t>
      </w:r>
      <w:r w:rsidR="00A014AA">
        <w:t xml:space="preserve">clustering </w:t>
      </w:r>
      <w:r w:rsidR="002368D6">
        <w:t xml:space="preserve">analysis visualized via a heatmap </w:t>
      </w:r>
      <w:r w:rsidR="00A014AA">
        <w:t xml:space="preserve">using the </w:t>
      </w:r>
      <w:proofErr w:type="spellStart"/>
      <w:r w:rsidR="00A014AA">
        <w:t>plot_pca</w:t>
      </w:r>
      <w:proofErr w:type="spellEnd"/>
      <w:r w:rsidR="00A014AA">
        <w:t xml:space="preserve">() or </w:t>
      </w:r>
      <w:proofErr w:type="spellStart"/>
      <w:r w:rsidR="00A014AA">
        <w:t>plot_heatmap</w:t>
      </w:r>
      <w:proofErr w:type="spellEnd"/>
      <w:r w:rsidR="00A014AA">
        <w:t>() functions</w:t>
      </w:r>
      <w:r w:rsidR="001333F8">
        <w:t>,</w:t>
      </w:r>
      <w:r w:rsidR="007E7F86">
        <w:t xml:space="preserve"> respectively.</w:t>
      </w:r>
      <w:r w:rsidR="00A014AA">
        <w:t xml:space="preserve"> Th</w:t>
      </w:r>
      <w:r w:rsidR="002F2E30">
        <w:t xml:space="preserve">ese methods </w:t>
      </w:r>
      <w:r w:rsidR="00A014AA">
        <w:t>allow</w:t>
      </w:r>
      <w:r w:rsidR="002F2E30">
        <w:t xml:space="preserve"> </w:t>
      </w:r>
      <w:r w:rsidR="00A014AA">
        <w:t xml:space="preserve">the user to inspect the broad level features of the data and ensure that the experiment performed as expected. </w:t>
      </w:r>
      <w:r w:rsidR="00041BFE">
        <w:t>A proper MSP-MS</w:t>
      </w:r>
      <w:r w:rsidR="00A22C7F">
        <w:t xml:space="preserve"> experiment will have been designed 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p>
    <w:p w14:paraId="3FB32E74" w14:textId="77777777" w:rsidR="00CE204C" w:rsidRPr="00CE204C" w:rsidRDefault="00CE204C" w:rsidP="00E92335">
      <w:pPr>
        <w:spacing w:line="480" w:lineRule="auto"/>
      </w:pPr>
    </w:p>
    <w:p w14:paraId="2835066D" w14:textId="6736036D" w:rsidR="00315BCE" w:rsidRDefault="008D7FFB" w:rsidP="00E92335">
      <w:pPr>
        <w:spacing w:line="480" w:lineRule="auto"/>
        <w:rPr>
          <w:color w:val="000000" w:themeColor="text1"/>
        </w:rPr>
      </w:pPr>
      <w:r>
        <w:rPr>
          <w:color w:val="000000" w:themeColor="text1"/>
        </w:rPr>
        <w:t xml:space="preserve">Initial high-level analysis of </w:t>
      </w:r>
      <w:r w:rsidR="00253AC6">
        <w:rPr>
          <w:color w:val="000000" w:themeColor="text1"/>
        </w:rPr>
        <w:t xml:space="preserve">our </w:t>
      </w:r>
      <w:r>
        <w:rPr>
          <w:color w:val="000000" w:themeColor="text1"/>
        </w:rPr>
        <w:t>MSP-MS data showed a tight clustering of replicates by experimental group (Figure 2A</w:t>
      </w:r>
      <w:r w:rsidR="005A0FAC">
        <w:rPr>
          <w:color w:val="000000" w:themeColor="text1"/>
        </w:rPr>
        <w:t xml:space="preserve">, </w:t>
      </w:r>
      <w:r>
        <w:rPr>
          <w:color w:val="000000" w:themeColor="text1"/>
        </w:rPr>
        <w:t>B)</w:t>
      </w:r>
      <w:r w:rsidR="0061472B">
        <w:rPr>
          <w:color w:val="000000" w:themeColor="text1"/>
        </w:rPr>
        <w:t xml:space="preserve">, suggesting good agreement between replicate samples. </w:t>
      </w:r>
      <w:r w:rsidR="00315BCE">
        <w:rPr>
          <w:color w:val="000000" w:themeColor="text1"/>
        </w:rPr>
        <w:t xml:space="preserve">Inspection of the heatmap showed clear clusters of peptide cleavage products that were </w:t>
      </w:r>
      <w:r w:rsidR="00315BCE">
        <w:rPr>
          <w:color w:val="000000" w:themeColor="text1"/>
        </w:rPr>
        <w:lastRenderedPageBreak/>
        <w:t xml:space="preserve">distinct to each </w:t>
      </w:r>
      <w:r w:rsidR="008F2C0D">
        <w:rPr>
          <w:color w:val="000000" w:themeColor="text1"/>
        </w:rPr>
        <w:t>enzyme</w:t>
      </w:r>
      <w:r w:rsidR="00315BCE">
        <w:rPr>
          <w:color w:val="000000" w:themeColor="text1"/>
        </w:rPr>
        <w:t xml:space="preserve"> (Figure 2B). Furthermore, </w:t>
      </w:r>
      <w:r w:rsidR="00FF013E">
        <w:rPr>
          <w:color w:val="000000" w:themeColor="text1"/>
        </w:rPr>
        <w:t>several of these</w:t>
      </w:r>
      <w:r w:rsidR="00315BCE">
        <w:rPr>
          <w:color w:val="000000" w:themeColor="text1"/>
        </w:rPr>
        <w:t xml:space="preserve"> distinct clusters of peptides were seen to increase as a function of incubation time. Together, this shows that different cathepsins produce different cleavage products when evaluated using the MSP-MS technique, suggesting different substrate preferences. </w:t>
      </w:r>
    </w:p>
    <w:p w14:paraId="2DC6CE17" w14:textId="77777777" w:rsidR="00FF013E" w:rsidRDefault="00FF013E" w:rsidP="00FF013E">
      <w:pPr>
        <w:spacing w:line="480" w:lineRule="auto"/>
        <w:rPr>
          <w:color w:val="000000" w:themeColor="text1"/>
        </w:rPr>
      </w:pPr>
    </w:p>
    <w:p w14:paraId="699F41B2" w14:textId="6244AF52" w:rsidR="00FF013E" w:rsidRDefault="00FF013E" w:rsidP="00FF013E">
      <w:pPr>
        <w:spacing w:line="480" w:lineRule="auto"/>
        <w:rPr>
          <w:color w:val="000000" w:themeColor="text1"/>
        </w:rPr>
      </w:pPr>
      <w:r>
        <w:rPr>
          <w:color w:val="000000" w:themeColor="text1"/>
        </w:rPr>
        <w:t xml:space="preserve">Interestingly, inspection of the T0 samples showed a clear separation by cathepsin present in the sample. This was unexpected as the cathepsins at T0 </w:t>
      </w:r>
      <w:r w:rsidR="00BF1298">
        <w:rPr>
          <w:color w:val="000000" w:themeColor="text1"/>
        </w:rPr>
        <w:t>were</w:t>
      </w:r>
      <w:r>
        <w:rPr>
          <w:color w:val="000000" w:themeColor="text1"/>
        </w:rPr>
        <w:t xml:space="preserve"> denatured in </w:t>
      </w:r>
      <w:r w:rsidR="00F5650F" w:rsidRPr="00F5650F">
        <w:rPr>
          <w:color w:val="000000" w:themeColor="text1"/>
        </w:rPr>
        <w:t xml:space="preserve">6.4 M </w:t>
      </w:r>
      <w:proofErr w:type="spellStart"/>
      <w:r w:rsidR="00F5650F" w:rsidRPr="00F5650F">
        <w:rPr>
          <w:color w:val="000000" w:themeColor="text1"/>
        </w:rPr>
        <w:t>GuHCl</w:t>
      </w:r>
      <w:proofErr w:type="spellEnd"/>
      <w:r w:rsidR="00AF624A">
        <w:rPr>
          <w:color w:val="000000" w:themeColor="text1"/>
        </w:rPr>
        <w:t xml:space="preserve"> </w:t>
      </w:r>
      <w:r w:rsidR="001F2F29">
        <w:rPr>
          <w:color w:val="000000" w:themeColor="text1"/>
        </w:rPr>
        <w:t>before</w:t>
      </w:r>
      <w:r w:rsidR="00BF1298">
        <w:rPr>
          <w:color w:val="000000" w:themeColor="text1"/>
        </w:rPr>
        <w:t xml:space="preserve"> exposure to the peptide library </w:t>
      </w:r>
      <w:r>
        <w:rPr>
          <w:color w:val="000000" w:themeColor="text1"/>
        </w:rPr>
        <w:t>and are not anticipated to be catalytically active</w:t>
      </w:r>
      <w:r w:rsidR="00F5650F">
        <w:rPr>
          <w:color w:val="000000" w:themeColor="text1"/>
        </w:rPr>
        <w:t xml:space="preserve">. </w:t>
      </w:r>
      <w:r w:rsidR="00AD2689">
        <w:rPr>
          <w:color w:val="000000" w:themeColor="text1"/>
        </w:rPr>
        <w:t>Thus,</w:t>
      </w:r>
      <w:r w:rsidR="00BF1298">
        <w:rPr>
          <w:color w:val="000000" w:themeColor="text1"/>
        </w:rPr>
        <w:t xml:space="preserve"> the observation that the</w:t>
      </w:r>
      <w:r>
        <w:rPr>
          <w:color w:val="000000" w:themeColor="text1"/>
        </w:rPr>
        <w:t xml:space="preserve"> T0 samples clustered separately by </w:t>
      </w:r>
      <w:r w:rsidR="00F5650F">
        <w:rPr>
          <w:color w:val="000000" w:themeColor="text1"/>
        </w:rPr>
        <w:t>enzyme used</w:t>
      </w:r>
      <w:r>
        <w:rPr>
          <w:color w:val="000000" w:themeColor="text1"/>
        </w:rPr>
        <w:t xml:space="preserve"> suggested the presence of batch effects between experimental groups. These batch effects </w:t>
      </w:r>
      <w:r w:rsidR="00BF1298">
        <w:rPr>
          <w:color w:val="000000" w:themeColor="text1"/>
        </w:rPr>
        <w:t>could</w:t>
      </w:r>
      <w:r>
        <w:rPr>
          <w:color w:val="000000" w:themeColor="text1"/>
        </w:rPr>
        <w:t xml:space="preserve"> be due to </w:t>
      </w:r>
      <w:r w:rsidR="00BF1298">
        <w:rPr>
          <w:color w:val="000000" w:themeColor="text1"/>
        </w:rPr>
        <w:t xml:space="preserve">either the </w:t>
      </w:r>
      <w:r>
        <w:rPr>
          <w:color w:val="000000" w:themeColor="text1"/>
        </w:rPr>
        <w:t xml:space="preserve">sample preparation </w:t>
      </w:r>
      <w:r w:rsidR="00BF1298">
        <w:rPr>
          <w:color w:val="000000" w:themeColor="text1"/>
        </w:rPr>
        <w:t>factors,</w:t>
      </w:r>
      <w:r>
        <w:rPr>
          <w:color w:val="000000" w:themeColor="text1"/>
        </w:rPr>
        <w:t xml:space="preserve"> or mass spectrometry runs. </w:t>
      </w:r>
      <w:r w:rsidR="00BF1298">
        <w:rPr>
          <w:color w:val="000000" w:themeColor="text1"/>
        </w:rPr>
        <w:t>In our analysis, these batch effects</w:t>
      </w:r>
      <w:r>
        <w:rPr>
          <w:color w:val="000000" w:themeColor="text1"/>
        </w:rPr>
        <w:t xml:space="preserve"> are appropriately controlled for by restricting </w:t>
      </w:r>
      <w:r w:rsidR="001F2F29">
        <w:rPr>
          <w:color w:val="000000" w:themeColor="text1"/>
        </w:rPr>
        <w:t>the</w:t>
      </w:r>
      <w:r>
        <w:rPr>
          <w:color w:val="000000" w:themeColor="text1"/>
        </w:rPr>
        <w:t xml:space="preserve"> analysis to only consider differences </w:t>
      </w:r>
      <w:r w:rsidR="00BF1298">
        <w:rPr>
          <w:color w:val="000000" w:themeColor="text1"/>
        </w:rPr>
        <w:t xml:space="preserve">for each </w:t>
      </w:r>
      <w:r w:rsidR="00F5650F">
        <w:rPr>
          <w:color w:val="000000" w:themeColor="text1"/>
        </w:rPr>
        <w:t>enzyme</w:t>
      </w:r>
      <w:r w:rsidR="00BF1298">
        <w:rPr>
          <w:color w:val="000000" w:themeColor="text1"/>
        </w:rPr>
        <w:t xml:space="preserve"> </w:t>
      </w:r>
      <w:r>
        <w:rPr>
          <w:color w:val="000000" w:themeColor="text1"/>
        </w:rPr>
        <w:t xml:space="preserve">relative to time 0, as has typically </w:t>
      </w:r>
      <w:r w:rsidR="001F2F29">
        <w:rPr>
          <w:color w:val="000000" w:themeColor="text1"/>
        </w:rPr>
        <w:t xml:space="preserve">been </w:t>
      </w:r>
      <w:r>
        <w:rPr>
          <w:color w:val="000000" w:themeColor="text1"/>
        </w:rPr>
        <w:t xml:space="preserve">done when analyzing MSP-MS data. However, it is important to note that removal of these batch effects would </w:t>
      </w:r>
      <w:r w:rsidR="00BF1298">
        <w:rPr>
          <w:color w:val="000000" w:themeColor="text1"/>
        </w:rPr>
        <w:t>make additional</w:t>
      </w:r>
      <w:r>
        <w:rPr>
          <w:color w:val="000000" w:themeColor="text1"/>
        </w:rPr>
        <w:t xml:space="preserve"> types of analysis</w:t>
      </w:r>
      <w:r w:rsidR="00BF1298">
        <w:rPr>
          <w:color w:val="000000" w:themeColor="text1"/>
        </w:rPr>
        <w:t xml:space="preserve"> appropriate to perform</w:t>
      </w:r>
      <w:r>
        <w:rPr>
          <w:color w:val="000000" w:themeColor="text1"/>
        </w:rPr>
        <w:t xml:space="preserve"> (i.e. comparing </w:t>
      </w:r>
      <w:r w:rsidR="00BF1298">
        <w:rPr>
          <w:color w:val="000000" w:themeColor="text1"/>
        </w:rPr>
        <w:t xml:space="preserve">cathepsin </w:t>
      </w:r>
      <w:r>
        <w:rPr>
          <w:color w:val="000000" w:themeColor="text1"/>
        </w:rPr>
        <w:t xml:space="preserve">B </w:t>
      </w:r>
      <w:r w:rsidR="00BF1298">
        <w:rPr>
          <w:color w:val="000000" w:themeColor="text1"/>
        </w:rPr>
        <w:t xml:space="preserve">cleavage products after </w:t>
      </w:r>
      <w:r>
        <w:rPr>
          <w:color w:val="000000" w:themeColor="text1"/>
        </w:rPr>
        <w:t>30 minutes</w:t>
      </w:r>
      <w:r w:rsidR="00BF1298">
        <w:rPr>
          <w:color w:val="000000" w:themeColor="text1"/>
        </w:rPr>
        <w:t xml:space="preserve"> of incubation to</w:t>
      </w:r>
      <w:r>
        <w:rPr>
          <w:color w:val="000000" w:themeColor="text1"/>
        </w:rPr>
        <w:t xml:space="preserve"> </w:t>
      </w:r>
      <w:r w:rsidR="00BF1298">
        <w:rPr>
          <w:color w:val="000000" w:themeColor="text1"/>
        </w:rPr>
        <w:t>cathepsin</w:t>
      </w:r>
      <w:r>
        <w:rPr>
          <w:color w:val="000000" w:themeColor="text1"/>
        </w:rPr>
        <w:t xml:space="preserve"> A </w:t>
      </w:r>
      <w:r w:rsidR="00BF1298">
        <w:rPr>
          <w:color w:val="000000" w:themeColor="text1"/>
        </w:rPr>
        <w:t>cleavage products</w:t>
      </w:r>
      <w:r>
        <w:rPr>
          <w:color w:val="000000" w:themeColor="text1"/>
        </w:rPr>
        <w:t xml:space="preserve"> at 30 minutes).  Eliminating these batch effects would require additional experiments to identify appropriate randomization and blocking schemes, </w:t>
      </w:r>
      <w:r w:rsidR="001F2F29">
        <w:rPr>
          <w:color w:val="000000" w:themeColor="text1"/>
        </w:rPr>
        <w:t xml:space="preserve">which could </w:t>
      </w:r>
      <w:r>
        <w:rPr>
          <w:color w:val="000000" w:themeColor="text1"/>
        </w:rPr>
        <w:t xml:space="preserve">easily be evaluated using the mspms framework. </w:t>
      </w:r>
    </w:p>
    <w:p w14:paraId="78ED5D1E" w14:textId="77777777" w:rsidR="005A0FAC" w:rsidRPr="005A0FAC" w:rsidRDefault="005A0FAC" w:rsidP="00E92335">
      <w:pPr>
        <w:spacing w:line="480" w:lineRule="auto"/>
        <w:rPr>
          <w:color w:val="000000" w:themeColor="text1"/>
        </w:rPr>
      </w:pPr>
    </w:p>
    <w:p w14:paraId="7BCB3371" w14:textId="6A9D6AA9" w:rsidR="00DC3DF2" w:rsidRPr="00DC3DF2" w:rsidRDefault="001D3523" w:rsidP="00E92335">
      <w:pPr>
        <w:spacing w:line="480" w:lineRule="auto"/>
      </w:pPr>
      <w:r>
        <w:t xml:space="preserve">Employing </w:t>
      </w:r>
      <w:r w:rsidR="001470E0">
        <w:t>the mspms R package</w:t>
      </w:r>
      <w:r>
        <w:t xml:space="preserve">, we sought to </w:t>
      </w:r>
      <w:r w:rsidR="00B66921">
        <w:t>validate</w:t>
      </w:r>
      <w:r w:rsidR="001470E0">
        <w:t xml:space="preserve"> the expected</w:t>
      </w:r>
      <w:r w:rsidR="00213823">
        <w:t xml:space="preserve"> substrate specificity</w:t>
      </w:r>
      <w:r w:rsidR="001470E0">
        <w:t xml:space="preserve"> </w:t>
      </w:r>
      <w:r w:rsidR="00B66921">
        <w:t>of</w:t>
      </w:r>
      <w:r w:rsidR="001470E0">
        <w:t xml:space="preserve"> each cathepsin profiled through </w:t>
      </w:r>
      <w:r w:rsidR="00213823">
        <w:t>cleavage position</w:t>
      </w:r>
      <w:r w:rsidR="001470E0">
        <w:t xml:space="preserve"> and </w:t>
      </w:r>
      <w:r w:rsidR="00C55A8D">
        <w:t xml:space="preserve">iceLogo </w:t>
      </w:r>
      <w:r w:rsidR="001470E0">
        <w:t xml:space="preserve">plots. </w:t>
      </w:r>
      <w:r w:rsidR="002F2E30">
        <w:t xml:space="preserve">Our investigation </w:t>
      </w:r>
      <w:r w:rsidR="002F2E30">
        <w:lastRenderedPageBreak/>
        <w:t>of</w:t>
      </w:r>
      <w:r w:rsidR="001470E0">
        <w:t xml:space="preserve"> </w:t>
      </w:r>
      <w:r w:rsidR="00684EFE">
        <w:t>cathepsin</w:t>
      </w:r>
      <w:r w:rsidR="00E13BDF">
        <w:t xml:space="preserve"> A</w:t>
      </w:r>
      <w:r w:rsidR="002F2E30">
        <w:t xml:space="preserve"> revealed</w:t>
      </w:r>
      <w:r w:rsidR="00DC3DF2">
        <w:t xml:space="preserve"> </w:t>
      </w:r>
      <w:r w:rsidR="00851252">
        <w:t>carboxypeptidase</w:t>
      </w:r>
      <w:r w:rsidR="00DC3DF2">
        <w:t xml:space="preserve"> activity</w:t>
      </w:r>
      <w:r w:rsidR="002F2E30">
        <w:t xml:space="preserve">, </w:t>
      </w:r>
      <w:r w:rsidR="00E874C3">
        <w:t xml:space="preserve">as </w:t>
      </w:r>
      <w:r w:rsidR="009B2AC1">
        <w:t>previously described in</w:t>
      </w:r>
      <w:r w:rsidR="002F2E30">
        <w:t xml:space="preserve"> the literature </w:t>
      </w:r>
      <w:r w:rsidR="002F2E30">
        <w:fldChar w:fldCharType="begin"/>
      </w:r>
      <w:r w:rsidR="00535BBE">
        <w:instrText xml:space="preserve"> ADDIN ZOTERO_ITEM CSL_CITATION {"citationID":"t4ZjOqgf","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2F2E30">
        <w:fldChar w:fldCharType="separate"/>
      </w:r>
      <w:r w:rsidR="00535BBE" w:rsidRPr="00535BBE">
        <w:rPr>
          <w:rFonts w:ascii="Aptos" w:cs="Times New Roman"/>
          <w:vertAlign w:val="superscript"/>
        </w:rPr>
        <w:t>8</w:t>
      </w:r>
      <w:r w:rsidR="002F2E30">
        <w:fldChar w:fldCharType="end"/>
      </w:r>
      <w:r w:rsidR="002F2E30">
        <w:t xml:space="preserve">. Analysis of cathepsin B revealed clear evidence of </w:t>
      </w:r>
      <w:r w:rsidR="00E874C3">
        <w:t>e</w:t>
      </w:r>
      <w:r w:rsidR="002F2E30">
        <w:t xml:space="preserve">xpected </w:t>
      </w:r>
      <w:r w:rsidR="00C55A8D">
        <w:t>di-</w:t>
      </w:r>
      <w:r w:rsidR="002F2E30">
        <w:t>carboxypeptidase activity</w:t>
      </w:r>
      <w:r w:rsidR="005A4A5A">
        <w:t xml:space="preserve"> </w:t>
      </w:r>
      <w:r w:rsidR="002F2E30">
        <w:fldChar w:fldCharType="begin"/>
      </w:r>
      <w:r w:rsidR="00535BBE">
        <w:instrText xml:space="preserve"> ADDIN ZOTERO_ITEM CSL_CITATION {"citationID":"X1fG0QaS","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2F2E30">
        <w:fldChar w:fldCharType="separate"/>
      </w:r>
      <w:r w:rsidR="00535BBE" w:rsidRPr="00535BBE">
        <w:rPr>
          <w:rFonts w:ascii="Aptos" w:cs="Times New Roman"/>
          <w:vertAlign w:val="superscript"/>
        </w:rPr>
        <w:t>27</w:t>
      </w:r>
      <w:r w:rsidR="002F2E30">
        <w:fldChar w:fldCharType="end"/>
      </w:r>
      <w:r w:rsidR="002F2E30" w:rsidRPr="007113B1">
        <w:rPr>
          <w:vertAlign w:val="superscript"/>
        </w:rPr>
        <w:t>,</w:t>
      </w:r>
      <w:r w:rsidR="002F2E30">
        <w:fldChar w:fldCharType="begin"/>
      </w:r>
      <w:r w:rsidR="00535BBE">
        <w:instrText xml:space="preserve"> ADDIN ZOTERO_ITEM CSL_CITATION {"citationID":"Y46xjsNI","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2F2E30">
        <w:fldChar w:fldCharType="separate"/>
      </w:r>
      <w:r w:rsidR="00535BBE" w:rsidRPr="00535BBE">
        <w:rPr>
          <w:rFonts w:ascii="Aptos" w:cs="Times New Roman"/>
          <w:vertAlign w:val="superscript"/>
        </w:rPr>
        <w:t>9</w:t>
      </w:r>
      <w:r w:rsidR="002F2E30">
        <w:fldChar w:fldCharType="end"/>
      </w:r>
      <w:r w:rsidR="002F2E30">
        <w:t xml:space="preserve">, as indicated by </w:t>
      </w:r>
      <w:r w:rsidR="000E6FA3">
        <w:t>the high frequency of cleav</w:t>
      </w:r>
      <w:r w:rsidR="00BA2EA3">
        <w:t>ages</w:t>
      </w:r>
      <w:r w:rsidR="000E6FA3">
        <w:t xml:space="preserve"> at position 12</w:t>
      </w:r>
      <w:r w:rsidR="00621656">
        <w:t xml:space="preserve"> which </w:t>
      </w:r>
      <w:r w:rsidR="00903063">
        <w:t>corresponds</w:t>
      </w:r>
      <w:r w:rsidR="00794745">
        <w:t xml:space="preserve"> to a loss of a dipeptide</w:t>
      </w:r>
      <w:r w:rsidR="00621656">
        <w:t xml:space="preserve"> </w:t>
      </w:r>
      <w:r w:rsidR="002F2E30">
        <w:t>from the C terminal end.</w:t>
      </w:r>
      <w:r w:rsidR="00621656">
        <w:t xml:space="preserve"> Cleavage at position 10 sug</w:t>
      </w:r>
      <w:r w:rsidR="00794745">
        <w:t xml:space="preserve">gests subsequent removal of </w:t>
      </w:r>
      <w:r w:rsidR="00903063">
        <w:t>a second</w:t>
      </w:r>
      <w:r w:rsidR="00794745">
        <w:t xml:space="preserve"> dipeptide </w:t>
      </w:r>
      <w:r w:rsidR="00903063">
        <w:t>from the same substrate.</w:t>
      </w:r>
    </w:p>
    <w:p w14:paraId="5CBA8A12" w14:textId="77777777" w:rsidR="006D1828" w:rsidRDefault="006D1828" w:rsidP="00E92335">
      <w:pPr>
        <w:spacing w:line="480" w:lineRule="auto"/>
        <w:rPr>
          <w:b/>
          <w:bCs/>
        </w:rPr>
      </w:pPr>
    </w:p>
    <w:p w14:paraId="4BDA7542" w14:textId="4AB226A7" w:rsidR="009975B8" w:rsidRPr="001470E0" w:rsidRDefault="003E0C59" w:rsidP="00E92335">
      <w:pPr>
        <w:spacing w:line="480" w:lineRule="auto"/>
        <w:rPr>
          <w:rFonts w:cs="Arial"/>
          <w:color w:val="202122"/>
          <w:shd w:val="clear" w:color="auto" w:fill="FFFFFF"/>
        </w:rPr>
      </w:pPr>
      <w:r>
        <w:t>We then</w:t>
      </w:r>
      <w:r w:rsidR="002F2E30">
        <w:t xml:space="preserve"> </w:t>
      </w:r>
      <w:r w:rsidR="00E874C3">
        <w:t>analyze</w:t>
      </w:r>
      <w:r w:rsidR="00802A84">
        <w:t>d</w:t>
      </w:r>
      <w:r w:rsidR="002F2E30">
        <w:t xml:space="preserve"> 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 xml:space="preserve">s dipeptidyl </w:t>
      </w:r>
      <w:proofErr w:type="gramStart"/>
      <w:r w:rsidR="0038344E" w:rsidRPr="0038344E">
        <w:rPr>
          <w:rFonts w:cs="Arial"/>
          <w:color w:val="202122"/>
          <w:shd w:val="clear" w:color="auto" w:fill="FFFFFF"/>
        </w:rPr>
        <w:t>peptidase</w:t>
      </w:r>
      <w:proofErr w:type="gramEnd"/>
      <w:r w:rsidR="0038344E" w:rsidRPr="0038344E">
        <w:rPr>
          <w:rFonts w:cs="Arial"/>
          <w:color w:val="202122"/>
          <w:shd w:val="clear" w:color="auto" w:fill="FFFFFF"/>
        </w:rPr>
        <w:t xml:space="preserve"> I (DPP-I</w:t>
      </w:r>
      <w:r w:rsidR="0038344E">
        <w:rPr>
          <w:rFonts w:cs="Arial"/>
          <w:color w:val="202122"/>
          <w:shd w:val="clear" w:color="auto" w:fill="FFFFFF"/>
        </w:rPr>
        <w:t>)</w:t>
      </w:r>
      <w:r w:rsidR="001470E0">
        <w:rPr>
          <w:rFonts w:cs="Arial"/>
          <w:color w:val="202122"/>
          <w:shd w:val="clear" w:color="auto" w:fill="FFFFFF"/>
        </w:rPr>
        <w:t xml:space="preserve">, </w:t>
      </w:r>
      <w:r w:rsidR="0038344E">
        <w:rPr>
          <w:rFonts w:cs="Arial"/>
          <w:color w:val="202122"/>
          <w:shd w:val="clear" w:color="auto" w:fill="FFFFFF"/>
        </w:rPr>
        <w:t>a lysosomal dipeptidyl-peptidase belonging to the cyst</w:t>
      </w:r>
      <w:r w:rsidR="002D1DD3">
        <w:rPr>
          <w:rFonts w:cs="Arial"/>
          <w:color w:val="202122"/>
          <w:shd w:val="clear" w:color="auto" w:fill="FFFFFF"/>
        </w:rPr>
        <w:t>e</w:t>
      </w:r>
      <w:r w:rsidR="0038344E">
        <w:rPr>
          <w:rFonts w:cs="Arial"/>
          <w:color w:val="202122"/>
          <w:shd w:val="clear" w:color="auto" w:fill="FFFFFF"/>
        </w:rPr>
        <w:t xml:space="preserve">ine cathepsin protease family. </w:t>
      </w:r>
      <w:r w:rsidR="009A664F">
        <w:rPr>
          <w:rFonts w:cs="Arial"/>
          <w:color w:val="202122"/>
          <w:shd w:val="clear" w:color="auto" w:fill="FFFFFF"/>
        </w:rPr>
        <w:t>This enzyme</w:t>
      </w:r>
      <w:r w:rsidR="0038344E">
        <w:rPr>
          <w:rFonts w:cs="Arial"/>
          <w:color w:val="202122"/>
          <w:shd w:val="clear" w:color="auto" w:fill="FFFFFF"/>
        </w:rPr>
        <w:t xml:space="preserve"> ha</w:t>
      </w:r>
      <w:r w:rsidR="009A664F">
        <w:rPr>
          <w:rFonts w:cs="Arial"/>
          <w:color w:val="202122"/>
          <w:shd w:val="clear" w:color="auto" w:fill="FFFFFF"/>
        </w:rPr>
        <w:t>s</w:t>
      </w:r>
      <w:r w:rsidR="0038344E">
        <w:rPr>
          <w:rFonts w:cs="Arial"/>
          <w:color w:val="202122"/>
          <w:shd w:val="clear" w:color="auto" w:fill="FFFFFF"/>
        </w:rPr>
        <w:t xml:space="preserve"> relatively broad substrate specificity </w:t>
      </w:r>
      <w:r w:rsidR="009A664F">
        <w:rPr>
          <w:rFonts w:cs="Arial"/>
          <w:color w:val="202122"/>
          <w:shd w:val="clear" w:color="auto" w:fill="FFFFFF"/>
        </w:rPr>
        <w:t xml:space="preserve">and </w:t>
      </w:r>
      <w:r w:rsidR="009975B8">
        <w:rPr>
          <w:rFonts w:cs="Arial"/>
          <w:color w:val="202122"/>
          <w:shd w:val="clear" w:color="auto" w:fill="FFFFFF"/>
        </w:rPr>
        <w:t>remov</w:t>
      </w:r>
      <w:r w:rsidR="009A664F">
        <w:rPr>
          <w:rFonts w:cs="Arial"/>
          <w:color w:val="202122"/>
          <w:shd w:val="clear" w:color="auto" w:fill="FFFFFF"/>
        </w:rPr>
        <w:t>es</w:t>
      </w:r>
      <w:r w:rsidR="0038344E">
        <w:rPr>
          <w:rFonts w:cs="Arial"/>
          <w:color w:val="202122"/>
          <w:shd w:val="clear" w:color="auto" w:fill="FFFFFF"/>
        </w:rPr>
        <w:t xml:space="preserve"> 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 xml:space="preserve">has been reported </w:t>
      </w:r>
      <w:r w:rsidR="00BA1B46">
        <w:rPr>
          <w:rFonts w:cs="Arial"/>
          <w:color w:val="202122"/>
          <w:shd w:val="clear" w:color="auto" w:fill="FFFFFF"/>
        </w:rPr>
        <w:t xml:space="preserve">that this enzyme </w:t>
      </w:r>
      <w:r w:rsidR="001F2F29">
        <w:rPr>
          <w:rFonts w:cs="Arial"/>
          <w:color w:val="202122"/>
          <w:shd w:val="clear" w:color="auto" w:fill="FFFFFF"/>
        </w:rPr>
        <w:t>cannot</w:t>
      </w:r>
      <w:r w:rsidR="00BA1B46">
        <w:rPr>
          <w:rFonts w:cs="Arial"/>
          <w:color w:val="202122"/>
          <w:shd w:val="clear" w:color="auto" w:fill="FFFFFF"/>
        </w:rPr>
        <w:t xml:space="preserve"> cleave substrates when </w:t>
      </w:r>
      <w:r w:rsidR="0038344E" w:rsidRPr="0038344E">
        <w:rPr>
          <w:rFonts w:cs="Arial"/>
          <w:color w:val="202122"/>
          <w:shd w:val="clear" w:color="auto" w:fill="FFFFFF"/>
        </w:rPr>
        <w:t>the N-terminal amino group is blocked</w:t>
      </w:r>
      <w:r w:rsidR="00BA1B46">
        <w:rPr>
          <w:rFonts w:cs="Arial"/>
          <w:color w:val="202122"/>
          <w:shd w:val="clear" w:color="auto" w:fill="FFFFFF"/>
        </w:rPr>
        <w:t xml:space="preserve"> o</w:t>
      </w:r>
      <w:r w:rsidR="00362890">
        <w:rPr>
          <w:rFonts w:cs="Arial"/>
          <w:color w:val="202122"/>
          <w:shd w:val="clear" w:color="auto" w:fill="FFFFFF"/>
        </w:rPr>
        <w:t>r</w:t>
      </w:r>
      <w:r w:rsidR="0038344E" w:rsidRPr="0038344E">
        <w:rPr>
          <w:rFonts w:cs="Arial"/>
          <w:color w:val="202122"/>
          <w:shd w:val="clear" w:color="auto" w:fill="FFFFFF"/>
        </w:rPr>
        <w:t xml:space="preserve"> when a proline residue is </w:t>
      </w:r>
      <w:r w:rsidR="00362890">
        <w:rPr>
          <w:rFonts w:cs="Arial"/>
          <w:color w:val="202122"/>
          <w:shd w:val="clear" w:color="auto" w:fill="FFFFFF"/>
        </w:rPr>
        <w:t xml:space="preserve">found in either the </w:t>
      </w:r>
      <w:r w:rsidR="0038344E" w:rsidRPr="0038344E">
        <w:rPr>
          <w:rFonts w:cs="Arial"/>
          <w:color w:val="202122"/>
          <w:shd w:val="clear" w:color="auto" w:fill="FFFFFF"/>
        </w:rPr>
        <w:t xml:space="preserve">P1 or </w:t>
      </w:r>
      <w:r w:rsidR="00362890" w:rsidRPr="0038344E">
        <w:rPr>
          <w:rFonts w:cs="Arial"/>
          <w:color w:val="202122"/>
          <w:shd w:val="clear" w:color="auto" w:fill="FFFFFF"/>
        </w:rPr>
        <w:t>P1</w:t>
      </w:r>
      <w:r w:rsidR="00362890">
        <w:rPr>
          <w:rFonts w:cs="Arial"/>
          <w:color w:val="202122"/>
          <w:shd w:val="clear" w:color="auto" w:fill="FFFFFF"/>
        </w:rPr>
        <w:t>′</w:t>
      </w:r>
      <w:r w:rsidR="00362890" w:rsidRPr="0038344E">
        <w:rPr>
          <w:rFonts w:cs="Arial"/>
          <w:color w:val="202122"/>
          <w:shd w:val="clear" w:color="auto" w:fill="FFFFFF"/>
        </w:rPr>
        <w:t xml:space="preserve"> </w:t>
      </w:r>
      <w:r w:rsidR="0038344E" w:rsidRPr="0038344E">
        <w:rPr>
          <w:rFonts w:cs="Arial"/>
          <w:color w:val="202122"/>
          <w:shd w:val="clear" w:color="auto" w:fill="FFFFFF"/>
        </w:rPr>
        <w:t>position</w:t>
      </w:r>
      <w:r w:rsidR="00C553B4">
        <w:rPr>
          <w:rFonts w:cs="Arial"/>
          <w:color w:val="202122"/>
          <w:shd w:val="clear" w:color="auto" w:fill="FFFFFF"/>
        </w:rPr>
        <w:t xml:space="preserve">. In addition, </w:t>
      </w:r>
      <w:r w:rsidR="00C553B4" w:rsidRPr="0038344E">
        <w:rPr>
          <w:rFonts w:cs="Arial"/>
          <w:color w:val="202122"/>
          <w:shd w:val="clear" w:color="auto" w:fill="FFFFFF"/>
        </w:rPr>
        <w:t>N-terminal lysine or arginine</w:t>
      </w:r>
      <w:r w:rsidR="00C553B4">
        <w:rPr>
          <w:rFonts w:cs="Arial"/>
          <w:color w:val="202122"/>
          <w:shd w:val="clear" w:color="auto" w:fill="FFFFFF"/>
        </w:rPr>
        <w:t xml:space="preserve"> </w:t>
      </w:r>
      <w:r w:rsidR="009C56D1">
        <w:rPr>
          <w:rFonts w:cs="Arial"/>
          <w:color w:val="202122"/>
          <w:shd w:val="clear" w:color="auto" w:fill="FFFFFF"/>
        </w:rPr>
        <w:t>block</w:t>
      </w:r>
      <w:r w:rsidR="00BF381A">
        <w:rPr>
          <w:rFonts w:cs="Arial"/>
          <w:color w:val="202122"/>
          <w:shd w:val="clear" w:color="auto" w:fill="FFFFFF"/>
        </w:rPr>
        <w:t>s</w:t>
      </w:r>
      <w:r w:rsidR="009C56D1">
        <w:rPr>
          <w:rFonts w:cs="Arial"/>
          <w:color w:val="202122"/>
          <w:shd w:val="clear" w:color="auto" w:fill="FFFFFF"/>
        </w:rPr>
        <w:t xml:space="preserve"> cleavage</w:t>
      </w:r>
      <w:r w:rsidR="00C553B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i6SVa8Wz","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C553B4">
        <w:rPr>
          <w:rFonts w:cs="Arial"/>
          <w:color w:val="202122"/>
          <w:shd w:val="clear" w:color="auto" w:fill="FFFFFF"/>
        </w:rPr>
        <w:fldChar w:fldCharType="separate"/>
      </w:r>
      <w:r w:rsidR="00535BBE" w:rsidRPr="00535BBE">
        <w:rPr>
          <w:rFonts w:ascii="Aptos" w:cs="Times New Roman"/>
          <w:color w:val="000000"/>
          <w:vertAlign w:val="superscript"/>
        </w:rPr>
        <w:t>10</w:t>
      </w:r>
      <w:r w:rsidR="00C553B4">
        <w:rPr>
          <w:rFonts w:cs="Arial"/>
          <w:color w:val="202122"/>
          <w:shd w:val="clear" w:color="auto" w:fill="FFFFFF"/>
        </w:rPr>
        <w:fldChar w:fldCharType="end"/>
      </w:r>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mspms based analysis showed clear </w:t>
      </w:r>
      <w:r w:rsidR="009975B8">
        <w:t>d</w:t>
      </w:r>
      <w:r w:rsidR="009A74A3" w:rsidRPr="009A74A3">
        <w:t>ipeptidyl aminopeptidas</w:t>
      </w:r>
      <w:r w:rsidR="009A74A3">
        <w:t>e activity</w:t>
      </w:r>
      <w:r w:rsidR="00F76498">
        <w:t xml:space="preserve"> as t</w:t>
      </w:r>
      <w:r w:rsidR="008A1ED7">
        <w:t>h</w:t>
      </w:r>
      <w:r w:rsidR="00382BFA">
        <w:t>e most frequently cleaved position is between the 2</w:t>
      </w:r>
      <w:r w:rsidR="005A49F9" w:rsidRPr="00281D8E">
        <w:rPr>
          <w:vertAlign w:val="superscript"/>
        </w:rPr>
        <w:t>nd</w:t>
      </w:r>
      <w:r w:rsidR="005A49F9">
        <w:t xml:space="preserve"> </w:t>
      </w:r>
      <w:r w:rsidR="00382BFA">
        <w:t>and 3</w:t>
      </w:r>
      <w:r w:rsidR="00382BFA" w:rsidRPr="00281D8E">
        <w:rPr>
          <w:vertAlign w:val="superscript"/>
        </w:rPr>
        <w:t>rd</w:t>
      </w:r>
      <w:r w:rsidR="00382BFA">
        <w:t xml:space="preserve"> amino acids (position 2)</w:t>
      </w:r>
      <w:r w:rsidR="00F76498">
        <w:t xml:space="preserve"> which corresponds to the </w:t>
      </w:r>
      <w:r w:rsidR="005A49F9">
        <w:t>remov</w:t>
      </w:r>
      <w:r w:rsidR="00F76498">
        <w:t>al of</w:t>
      </w:r>
      <w:r w:rsidR="005A49F9">
        <w:t xml:space="preserve"> a dipeptide from the N-terminus. </w:t>
      </w:r>
      <w:r w:rsidR="00382BFA">
        <w:t xml:space="preserve"> </w:t>
      </w:r>
      <w:r w:rsidR="009A74A3">
        <w:t xml:space="preserve"> </w:t>
      </w:r>
      <w:r w:rsidR="00ED36E3">
        <w:t>Peptides were also</w:t>
      </w:r>
      <w:r w:rsidR="009A74A3">
        <w:t xml:space="preserve"> cleav</w:t>
      </w:r>
      <w:r w:rsidR="00ED36E3">
        <w:t>ed</w:t>
      </w:r>
      <w:r w:rsidR="009A74A3">
        <w:t xml:space="preserve"> at </w:t>
      </w:r>
      <w:r w:rsidR="009975B8">
        <w:t>position</w:t>
      </w:r>
      <w:r w:rsidR="009A74A3">
        <w:t xml:space="preserve"> 4 that increased over time</w:t>
      </w:r>
      <w:r w:rsidR="00ED36E3">
        <w:t xml:space="preserve"> which</w:t>
      </w:r>
      <w:r w:rsidR="009A74A3">
        <w:t xml:space="preserve"> suggests </w:t>
      </w:r>
      <w:r w:rsidR="00BF381A">
        <w:t xml:space="preserve">removal of </w:t>
      </w:r>
      <w:r w:rsidR="00820411">
        <w:t xml:space="preserve">a second </w:t>
      </w:r>
      <w:r w:rsidR="00BF381A">
        <w:t xml:space="preserve">dipeptide </w:t>
      </w:r>
      <w:r w:rsidR="009A74A3">
        <w:t xml:space="preserve">from the N terminal end. </w:t>
      </w:r>
      <w:r w:rsidR="00B43D47">
        <w:t xml:space="preserve">The </w:t>
      </w:r>
      <w:r w:rsidR="00B43D47" w:rsidRPr="00B43D47">
        <w:t>dipeptidyl aminopeptidase activity</w:t>
      </w:r>
      <w:r w:rsidR="009A74A3">
        <w:t xml:space="preserve"> </w:t>
      </w:r>
      <w:r w:rsidR="00B43D47">
        <w:t xml:space="preserve">is </w:t>
      </w:r>
      <w:r w:rsidR="009A74A3">
        <w:t xml:space="preserve">reflected in the </w:t>
      </w:r>
      <w:r w:rsidR="007113B1">
        <w:t>ice</w:t>
      </w:r>
      <w:r w:rsidR="00754177">
        <w:t>L</w:t>
      </w:r>
      <w:r w:rsidR="007113B1">
        <w:t>ogo</w:t>
      </w:r>
      <w:r w:rsidR="009A74A3">
        <w:t xml:space="preserve"> by the strong preference for X at P4 and P3</w:t>
      </w:r>
      <w:r w:rsidR="00B43D47">
        <w:t>.</w:t>
      </w:r>
      <w:r w:rsidR="009A74A3">
        <w:t xml:space="preserve"> </w:t>
      </w:r>
    </w:p>
    <w:p w14:paraId="76A84F79" w14:textId="77777777" w:rsidR="009975B8" w:rsidRDefault="009975B8" w:rsidP="00E92335">
      <w:pPr>
        <w:spacing w:line="480" w:lineRule="auto"/>
      </w:pPr>
    </w:p>
    <w:p w14:paraId="2694D34F" w14:textId="05273FD7" w:rsidR="009975B8" w:rsidRPr="002E31AB" w:rsidRDefault="00620CB7" w:rsidP="00E92335">
      <w:pPr>
        <w:spacing w:line="480" w:lineRule="auto"/>
      </w:pPr>
      <w:r>
        <w:t>From the iceLogo, w</w:t>
      </w:r>
      <w:r w:rsidR="009975B8">
        <w:t xml:space="preserve">e </w:t>
      </w:r>
      <w:r w:rsidR="001F2F29">
        <w:t>did not</w:t>
      </w:r>
      <w:r w:rsidR="009975B8">
        <w:t xml:space="preserve"> detect </w:t>
      </w:r>
      <w:r w:rsidR="0071423A">
        <w:t xml:space="preserve">evidence supporting </w:t>
      </w:r>
      <w:r w:rsidR="009975B8">
        <w:t xml:space="preserve">the </w:t>
      </w:r>
      <w:r w:rsidR="00E838BE">
        <w:t xml:space="preserve">aversion </w:t>
      </w:r>
      <w:r w:rsidR="000C1745">
        <w:t xml:space="preserve">of cathepsin C </w:t>
      </w:r>
      <w:r w:rsidR="00E838BE">
        <w:t>to</w:t>
      </w:r>
      <w:r w:rsidR="009975B8">
        <w:t xml:space="preserve"> proline at P1 or </w:t>
      </w:r>
      <w:r w:rsidR="000C1745">
        <w:t>P1′</w:t>
      </w:r>
      <w:r w:rsidR="009975B8">
        <w:t xml:space="preserve">, or lysine and arginine at </w:t>
      </w:r>
      <w:r w:rsidR="00B021D5">
        <w:t xml:space="preserve">the </w:t>
      </w:r>
      <w:r w:rsidR="00B021D5" w:rsidRPr="0038344E">
        <w:rPr>
          <w:rFonts w:cs="Arial"/>
          <w:color w:val="202122"/>
          <w:shd w:val="clear" w:color="auto" w:fill="FFFFFF"/>
        </w:rPr>
        <w:t>N</w:t>
      </w:r>
      <w:r w:rsidR="00B021D5">
        <w:rPr>
          <w:rFonts w:cs="Arial"/>
          <w:color w:val="202122"/>
          <w:shd w:val="clear" w:color="auto" w:fill="FFFFFF"/>
        </w:rPr>
        <w:t xml:space="preserve"> terminus</w:t>
      </w:r>
      <w:r w:rsidR="009975B8">
        <w:t>. However,</w:t>
      </w:r>
      <w:r w:rsidR="00992EC6">
        <w:t xml:space="preserve"> the flexible nature of the mspms R package </w:t>
      </w:r>
      <w:r w:rsidR="00072F6A">
        <w:t>permitted further</w:t>
      </w:r>
      <w:r w:rsidR="009975B8">
        <w:t xml:space="preserve"> exploration of the data </w:t>
      </w:r>
      <w:r w:rsidR="00992EC6">
        <w:t xml:space="preserve">which </w:t>
      </w:r>
      <w:r w:rsidR="003F4813">
        <w:t xml:space="preserve">allowed us to filter </w:t>
      </w:r>
      <w:r w:rsidR="003F4813">
        <w:lastRenderedPageBreak/>
        <w:t xml:space="preserve">the data using a regular expression </w:t>
      </w:r>
      <w:r w:rsidR="00B91509">
        <w:t xml:space="preserve">allowing us to </w:t>
      </w:r>
      <w:r w:rsidR="00694E3B">
        <w:t>eliminate</w:t>
      </w:r>
      <w:r w:rsidR="00357C5F">
        <w:t xml:space="preserve"> </w:t>
      </w:r>
      <w:r w:rsidR="00B91509">
        <w:t xml:space="preserve">the cleavage products that would </w:t>
      </w:r>
      <w:r w:rsidR="00357C5F">
        <w:t>not be expected to be cleaved by</w:t>
      </w:r>
      <w:r w:rsidR="003F4813">
        <w:t xml:space="preserve"> </w:t>
      </w:r>
      <w:r w:rsidR="0071423A">
        <w:t xml:space="preserve">cathepsin </w:t>
      </w:r>
      <w:r w:rsidR="003F4813">
        <w:t>C</w:t>
      </w:r>
      <w:r w:rsidR="00B91509">
        <w:t xml:space="preserve"> when considering the aforementioned</w:t>
      </w:r>
      <w:r w:rsidR="003F4813">
        <w:t xml:space="preserve"> </w:t>
      </w:r>
      <w:r w:rsidR="00B91509">
        <w:t xml:space="preserve">substrate specificities </w:t>
      </w:r>
      <w:commentRangeStart w:id="14"/>
      <w:commentRangeStart w:id="15"/>
      <w:commentRangeStart w:id="16"/>
      <w:r w:rsidR="003F4813">
        <w:t>(</w:t>
      </w:r>
      <w:r w:rsidR="003F4813" w:rsidRPr="003F4813">
        <w:t>"XX[^</w:t>
      </w:r>
      <w:r w:rsidR="00B021D5">
        <w:t>R</w:t>
      </w:r>
      <w:r w:rsidR="003F4813" w:rsidRPr="003F4813">
        <w:t>|K|</w:t>
      </w:r>
      <w:proofErr w:type="gramStart"/>
      <w:r w:rsidR="003F4813" w:rsidRPr="003F4813">
        <w:t>X][</w:t>
      </w:r>
      <w:proofErr w:type="gramEnd"/>
      <w:r w:rsidR="003F4813" w:rsidRPr="003F4813">
        <w:t>^P][^P]..."</w:t>
      </w:r>
      <w:r w:rsidR="003F4813">
        <w:t xml:space="preserve">). </w:t>
      </w:r>
      <w:commentRangeEnd w:id="14"/>
      <w:r w:rsidR="00BF7F45">
        <w:rPr>
          <w:rStyle w:val="CommentReference"/>
        </w:rPr>
        <w:commentReference w:id="14"/>
      </w:r>
      <w:commentRangeEnd w:id="15"/>
      <w:r w:rsidR="004C0CD4">
        <w:rPr>
          <w:rStyle w:val="CommentReference"/>
        </w:rPr>
        <w:commentReference w:id="15"/>
      </w:r>
      <w:commentRangeEnd w:id="16"/>
      <w:r w:rsidR="00B021D5">
        <w:rPr>
          <w:rStyle w:val="CommentReference"/>
        </w:rPr>
        <w:commentReference w:id="16"/>
      </w:r>
      <w:r w:rsidR="003F4813">
        <w:t>We saw th</w:t>
      </w:r>
      <w:r w:rsidR="00357C5F">
        <w:t xml:space="preserve">e remaining </w:t>
      </w:r>
      <w:r w:rsidR="003F4813">
        <w:t xml:space="preserve">peptides </w:t>
      </w:r>
      <w:r w:rsidR="00357C5F">
        <w:t>(that would be expected to be cleaved based on the literature) were</w:t>
      </w:r>
      <w:r w:rsidR="003F4813">
        <w:t xml:space="preserve"> significantly increased over time</w:t>
      </w:r>
      <w:r w:rsidR="001470E0">
        <w:t xml:space="preserve"> (Supplementary Figure </w:t>
      </w:r>
      <w:r w:rsidR="00B91509">
        <w:t>4</w:t>
      </w:r>
      <w:r w:rsidR="001470E0">
        <w:t>)</w:t>
      </w:r>
      <w:r w:rsidR="003F4813">
        <w:t xml:space="preserve">. </w:t>
      </w:r>
      <w:r w:rsidR="00E874C3">
        <w:t xml:space="preserve">To </w:t>
      </w:r>
      <w:r w:rsidR="00357C5F">
        <w:t>evaluate the opposite case</w:t>
      </w:r>
      <w:r w:rsidR="00E874C3">
        <w:t xml:space="preserve">, we also </w:t>
      </w:r>
      <w:r w:rsidR="00B91509">
        <w:t>filtered our dataset to</w:t>
      </w:r>
      <w:r w:rsidR="00357C5F">
        <w:t xml:space="preserve"> only include peptides that would not be expected to be cleaved by cathepsin C, including peptides with a </w:t>
      </w:r>
      <w:r w:rsidR="002855BB">
        <w:t>l</w:t>
      </w:r>
      <w:r w:rsidR="00357C5F">
        <w:t xml:space="preserve">ysine or </w:t>
      </w:r>
      <w:r w:rsidR="002855BB">
        <w:t xml:space="preserve">arginine </w:t>
      </w:r>
      <w:r w:rsidR="00357C5F">
        <w:t>at the P2 position, or a proline at P1 or P1’, finding no significant differences in mean intensity when comparing 0 to 90 minutes of incubation. We additionally compared all peptides present in the experiment, as well as a reversed rule (</w:t>
      </w:r>
      <w:r w:rsidR="00357C5F" w:rsidRPr="00357C5F">
        <w:t>"...[^</w:t>
      </w:r>
      <w:proofErr w:type="gramStart"/>
      <w:r w:rsidR="00357C5F" w:rsidRPr="00357C5F">
        <w:t>P][</w:t>
      </w:r>
      <w:proofErr w:type="gramEnd"/>
      <w:r w:rsidR="00357C5F" w:rsidRPr="00357C5F">
        <w:t>^P][^</w:t>
      </w:r>
      <w:r w:rsidR="00B021D5">
        <w:t>R</w:t>
      </w:r>
      <w:r w:rsidR="00357C5F" w:rsidRPr="00357C5F">
        <w:t>|K|X]XX"</w:t>
      </w:r>
      <w:r w:rsidR="00357C5F">
        <w:t>), finding no significant differences  in mean peptide intensity over time for both cases. Together</w:t>
      </w:r>
      <w:r w:rsidR="003F4813">
        <w:t>, this suggests that the previously described rules for cat</w:t>
      </w:r>
      <w:r w:rsidR="00684EFE">
        <w:t xml:space="preserve">hepsin </w:t>
      </w:r>
      <w:r w:rsidR="003F4813">
        <w:t xml:space="preserve">C specificity are </w:t>
      </w:r>
      <w:r w:rsidR="00E874C3">
        <w:t>discernable using the mspms package</w:t>
      </w:r>
      <w:r w:rsidR="003F4813">
        <w:t xml:space="preserv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4789A1C0" w:rsidR="009A74A3" w:rsidRDefault="005904FD" w:rsidP="00E92335">
      <w:pPr>
        <w:spacing w:line="480" w:lineRule="auto"/>
      </w:pPr>
      <w:r>
        <w:t>Finally, we</w:t>
      </w:r>
      <w:r w:rsidR="002E31AB">
        <w:t xml:space="preserve"> profile</w:t>
      </w:r>
      <w:r>
        <w:t>d</w:t>
      </w:r>
      <w:r w:rsidR="002E31AB">
        <w:t xml:space="preserve"> </w:t>
      </w:r>
      <w:r w:rsidR="00684EFE">
        <w:t>c</w:t>
      </w:r>
      <w:r w:rsidR="009975B8">
        <w:t>athepsin D</w:t>
      </w:r>
      <w:r w:rsidR="002E31AB">
        <w:t xml:space="preserve">, </w:t>
      </w:r>
      <w:r w:rsidR="009975B8">
        <w:t xml:space="preserve">a lysosomal aspartyl protease </w:t>
      </w:r>
      <w:r w:rsidR="00F87F42">
        <w:t xml:space="preserve">that </w:t>
      </w:r>
      <w:r w:rsidR="00992EC6">
        <w:t>has</w:t>
      </w:r>
      <w:r w:rsidR="00F87F42">
        <w:t xml:space="preserve"> </w:t>
      </w:r>
      <w:proofErr w:type="spellStart"/>
      <w:r w:rsidR="00F87F42">
        <w:t>endoprotease</w:t>
      </w:r>
      <w:proofErr w:type="spellEnd"/>
      <w:r w:rsidR="00F87F42">
        <w:t xml:space="preserve"> activity</w:t>
      </w:r>
      <w:r w:rsidR="00992EC6">
        <w:t>. It</w:t>
      </w:r>
      <w:r w:rsidR="00072F6A">
        <w:t xml:space="preserve"> is known to prefer </w:t>
      </w:r>
      <w:r w:rsidR="00F87F42">
        <w:t xml:space="preserve">hydrophobic residues on both sides of the </w:t>
      </w:r>
      <w:r w:rsidR="009A21B6">
        <w:t xml:space="preserve">cleaved bond </w:t>
      </w:r>
      <w:r w:rsidR="00F87F42">
        <w:t xml:space="preserve">(P1 and </w:t>
      </w:r>
      <w:r w:rsidR="009A21B6">
        <w:t>P1′</w:t>
      </w:r>
      <w:r w:rsidR="00F87F42">
        <w:t>)</w:t>
      </w:r>
      <w:r w:rsidR="00992EC6" w:rsidRPr="00992EC6">
        <w:rPr>
          <w:vertAlign w:val="superscript"/>
        </w:rPr>
        <w:fldChar w:fldCharType="begin"/>
      </w:r>
      <w:r w:rsidR="00535BBE">
        <w:rPr>
          <w:vertAlign w:val="superscript"/>
        </w:rPr>
        <w:instrText xml:space="preserve"> ADDIN ZOTERO_ITEM CSL_CITATION {"citationID":"xxlEutiy","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535BBE" w:rsidRPr="00535BBE">
        <w:rPr>
          <w:rFonts w:ascii="Aptos" w:cs="Times New Roman"/>
          <w:vertAlign w:val="superscript"/>
        </w:rPr>
        <w:t>12</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535BBE">
        <w:rPr>
          <w:vertAlign w:val="superscript"/>
        </w:rPr>
        <w:instrText xml:space="preserve"> ADDIN ZOTERO_ITEM CSL_CITATION {"citationID":"HHrVQ3rv","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535BBE" w:rsidRPr="00535BBE">
        <w:rPr>
          <w:rFonts w:ascii="Aptos" w:cs="Times New Roman"/>
          <w:vertAlign w:val="superscript"/>
        </w:rPr>
        <w:t>11</w:t>
      </w:r>
      <w:r w:rsidR="00F87F42" w:rsidRPr="00992EC6">
        <w:rPr>
          <w:vertAlign w:val="superscript"/>
        </w:rPr>
        <w:fldChar w:fldCharType="end"/>
      </w:r>
      <w:r w:rsidR="00C15E45">
        <w:t>.</w:t>
      </w:r>
      <w:r w:rsidR="00F87F42">
        <w:t xml:space="preserve"> Mspms based analysis</w:t>
      </w:r>
      <w:r w:rsidR="009A74A3">
        <w:t xml:space="preserve"> </w:t>
      </w:r>
      <w:r w:rsidR="00F87F42">
        <w:t>showed</w:t>
      </w:r>
      <w:r w:rsidR="009A74A3">
        <w:t xml:space="preserve"> that </w:t>
      </w:r>
      <w:r w:rsidR="00684EFE">
        <w:t>c</w:t>
      </w:r>
      <w:r w:rsidR="009A74A3">
        <w:t>at</w:t>
      </w:r>
      <w:r w:rsidR="00684EFE">
        <w:t>hepsin</w:t>
      </w:r>
      <w:r w:rsidR="009A74A3">
        <w:t xml:space="preserve"> D has endopeptidase activity</w:t>
      </w:r>
      <w:r w:rsidR="009975B8">
        <w:t xml:space="preserve">, </w:t>
      </w:r>
      <w:r w:rsidR="00F87F42">
        <w:t>both by</w:t>
      </w:r>
      <w:r w:rsidR="009975B8">
        <w:t xml:space="preserve"> the </w:t>
      </w:r>
      <w:r w:rsidR="00F87F42">
        <w:t xml:space="preserve">position plot, and </w:t>
      </w:r>
      <w:r w:rsidR="009A21B6">
        <w:t>iceLogo</w:t>
      </w:r>
      <w:r w:rsidR="00F87F42">
        <w:t xml:space="preserve">. The </w:t>
      </w:r>
      <w:r w:rsidR="009A21B6">
        <w:t xml:space="preserve">iceLogo </w:t>
      </w:r>
      <w:r w:rsidR="00F87F42">
        <w:t xml:space="preserve">further displays a clear preference for </w:t>
      </w:r>
      <w:r w:rsidR="009A21B6">
        <w:t>p</w:t>
      </w:r>
      <w:r w:rsidR="009A21B6" w:rsidRPr="00F87F42">
        <w:t>henylalanine</w:t>
      </w:r>
      <w:r w:rsidR="009A21B6">
        <w:t xml:space="preserve"> </w:t>
      </w:r>
      <w:r w:rsidR="00F87F42">
        <w:t>(F) and n</w:t>
      </w:r>
      <w:r w:rsidR="009A21B6">
        <w:t>or</w:t>
      </w:r>
      <w:r w:rsidR="00F87F42">
        <w:t>leucine (n), both hydrophobic residues</w:t>
      </w:r>
      <w:r w:rsidR="00992EC6">
        <w:t xml:space="preserve">. </w:t>
      </w:r>
    </w:p>
    <w:p w14:paraId="40F8F2BC" w14:textId="77777777" w:rsidR="007C6670" w:rsidRDefault="007C6670" w:rsidP="00E92335">
      <w:pPr>
        <w:spacing w:line="480" w:lineRule="auto"/>
      </w:pPr>
    </w:p>
    <w:p w14:paraId="5CDDB7EF" w14:textId="3AF2A23E" w:rsidR="005F7A1E" w:rsidRDefault="007C6670" w:rsidP="00E92335">
      <w:pPr>
        <w:spacing w:line="480" w:lineRule="auto"/>
      </w:pPr>
      <w:r>
        <w:t>Together</w:t>
      </w:r>
      <w:r w:rsidR="005F7A1E">
        <w:t xml:space="preserve">, </w:t>
      </w:r>
      <w:r>
        <w:t xml:space="preserve">these results show </w:t>
      </w:r>
      <w:r w:rsidR="005F7A1E">
        <w:t>that the</w:t>
      </w:r>
      <w:r>
        <w:t xml:space="preserve"> mspms R package </w:t>
      </w:r>
      <w:r w:rsidR="001F2F29">
        <w:t>can</w:t>
      </w:r>
      <w:r w:rsidR="005F7A1E">
        <w:t xml:space="preserve"> analyze</w:t>
      </w:r>
      <w:r>
        <w:t xml:space="preserve"> MSP-MS data recapitulat</w:t>
      </w:r>
      <w:r w:rsidR="00D4092A">
        <w:t>ing</w:t>
      </w:r>
      <w:r>
        <w:t xml:space="preserve"> expected substrate specificities</w:t>
      </w:r>
      <w:r w:rsidR="005F7A1E">
        <w:t>. While we analyzed</w:t>
      </w:r>
      <w:r w:rsidR="00556757">
        <w:t xml:space="preserve"> </w:t>
      </w:r>
      <w:r w:rsidR="0063688C">
        <w:t xml:space="preserve">four </w:t>
      </w:r>
      <w:r w:rsidR="005F7A1E">
        <w:t xml:space="preserve">well-studied </w:t>
      </w:r>
      <w:r w:rsidR="005F7A1E">
        <w:lastRenderedPageBreak/>
        <w:t xml:space="preserve">cathepsins in the current work, this </w:t>
      </w:r>
      <w:r w:rsidR="007C2821">
        <w:t xml:space="preserve">type of </w:t>
      </w:r>
      <w:r w:rsidR="005F7A1E">
        <w:t>analysis can be extended to any set of samples profiled by the MSP-MS method, whether that be complex bio</w:t>
      </w:r>
      <w:r w:rsidR="00025E56">
        <w:t xml:space="preserve">logical </w:t>
      </w:r>
      <w:r w:rsidR="005F7A1E">
        <w:t>mixture</w:t>
      </w:r>
      <w:r w:rsidR="00440999">
        <w:t>s</w:t>
      </w:r>
      <w:r w:rsidR="005F7A1E">
        <w:t xml:space="preserve"> </w:t>
      </w:r>
      <w:r w:rsidR="00025E56">
        <w:t xml:space="preserve">that contain numerous proteases, </w:t>
      </w:r>
      <w:r w:rsidR="005F7A1E">
        <w:t>or</w:t>
      </w:r>
      <w:r w:rsidR="00440999">
        <w:t xml:space="preserve"> </w:t>
      </w:r>
      <w:r w:rsidR="005F7A1E">
        <w:t>purified protease</w:t>
      </w:r>
      <w:r w:rsidR="00440999">
        <w:t>s</w:t>
      </w:r>
      <w:r w:rsidR="005F7A1E">
        <w:t xml:space="preserve"> of interest. </w:t>
      </w:r>
      <w:r>
        <w:t xml:space="preserve">Due </w:t>
      </w:r>
      <w:r w:rsidR="005F7A1E">
        <w:t xml:space="preserve">to the involvement of proteases in </w:t>
      </w:r>
      <w:r w:rsidR="001F2F29">
        <w:t>various</w:t>
      </w:r>
      <w:r w:rsidR="005F7A1E">
        <w:t xml:space="preserve"> of biological processes and the importance of determining their substrate specificities</w:t>
      </w:r>
      <w:r w:rsidR="00025E56">
        <w:t>,</w:t>
      </w:r>
      <w:r w:rsidR="005F7A1E">
        <w:t xml:space="preserve"> we expect mspms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1297E701" w14:textId="77777777" w:rsidR="00315BCE" w:rsidRDefault="00411F1C" w:rsidP="00E92335">
      <w:pPr>
        <w:spacing w:line="480" w:lineRule="auto"/>
        <w:rPr>
          <w:sz w:val="32"/>
          <w:szCs w:val="32"/>
        </w:rPr>
      </w:pPr>
      <w:r w:rsidRPr="00041BFE">
        <w:rPr>
          <w:sz w:val="32"/>
          <w:szCs w:val="32"/>
        </w:rPr>
        <w:t>Conclusions</w:t>
      </w:r>
    </w:p>
    <w:p w14:paraId="27DF5144" w14:textId="23FBEBF5" w:rsidR="009A74A3" w:rsidRPr="00315BCE" w:rsidRDefault="00893312" w:rsidP="00E92335">
      <w:pPr>
        <w:spacing w:line="480" w:lineRule="auto"/>
        <w:rPr>
          <w:sz w:val="32"/>
          <w:szCs w:val="32"/>
        </w:rPr>
      </w:pPr>
      <w:r>
        <w:t>Here we present the mspms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26C66A2A" w14:textId="73A89E3E" w:rsidR="00411F1C" w:rsidRDefault="00411F1C" w:rsidP="00E92335">
      <w:pPr>
        <w:pStyle w:val="ListParagraph"/>
        <w:numPr>
          <w:ilvl w:val="0"/>
          <w:numId w:val="6"/>
        </w:numPr>
        <w:spacing w:line="480" w:lineRule="auto"/>
      </w:pPr>
      <w:r>
        <w:t xml:space="preserve">Project home page: </w:t>
      </w:r>
      <w:hyperlink r:id="rId13" w:history="1">
        <w:r w:rsidRPr="008E0FC9">
          <w:rPr>
            <w:rStyle w:val="Hyperlink"/>
          </w:rPr>
          <w:t>https://github.com/baynec2/mspms</w:t>
        </w:r>
      </w:hyperlink>
      <w:r>
        <w:t>.</w:t>
      </w:r>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w:t>
      </w:r>
      <w:proofErr w:type="spellStart"/>
      <w:r>
        <w:t>dplyr</w:t>
      </w:r>
      <w:proofErr w:type="spellEnd"/>
      <w:r>
        <w:t xml:space="preserve">, </w:t>
      </w:r>
      <w:proofErr w:type="spellStart"/>
      <w:r w:rsidR="001D28EB">
        <w:t>magrittr</w:t>
      </w:r>
      <w:proofErr w:type="spellEnd"/>
      <w:r>
        <w:t xml:space="preserve">, </w:t>
      </w:r>
      <w:r w:rsidR="001D28EB">
        <w:t>MASS</w:t>
      </w:r>
      <w:r>
        <w:t xml:space="preserve">, </w:t>
      </w:r>
      <w:proofErr w:type="spellStart"/>
      <w:r w:rsidR="001D28EB" w:rsidRPr="001D28EB">
        <w:t>NormalyzerDE</w:t>
      </w:r>
      <w:proofErr w:type="spellEnd"/>
      <w:r>
        <w:t xml:space="preserve">, </w:t>
      </w:r>
      <w:r w:rsidR="001D28EB" w:rsidRPr="001D28EB">
        <w:t>outliers</w:t>
      </w:r>
      <w:r>
        <w:t xml:space="preserve">, </w:t>
      </w:r>
      <w:proofErr w:type="spellStart"/>
      <w:r w:rsidR="001D28EB" w:rsidRPr="001D28EB">
        <w:t>purrr</w:t>
      </w:r>
      <w:proofErr w:type="spellEnd"/>
      <w:r>
        <w:t xml:space="preserve">, </w:t>
      </w:r>
      <w:r w:rsidR="001D28EB" w:rsidRPr="001D28EB">
        <w:t>stats</w:t>
      </w:r>
      <w:r>
        <w:t xml:space="preserve">, </w:t>
      </w:r>
      <w:proofErr w:type="spellStart"/>
      <w:r w:rsidR="001D28EB" w:rsidRPr="001D28EB">
        <w:t>tidyr</w:t>
      </w:r>
      <w:proofErr w:type="spellEnd"/>
      <w:r>
        <w:t xml:space="preserve">, </w:t>
      </w:r>
      <w:proofErr w:type="spellStart"/>
      <w:r w:rsidR="001D28EB" w:rsidRPr="001D28EB">
        <w:t>truncnorm</w:t>
      </w:r>
      <w:proofErr w:type="spellEnd"/>
      <w:r>
        <w:t xml:space="preserve">, </w:t>
      </w:r>
      <w:r w:rsidR="001D28EB" w:rsidRPr="001D28EB">
        <w:t>utils</w:t>
      </w:r>
      <w:r>
        <w:t xml:space="preserve">, </w:t>
      </w:r>
      <w:r w:rsidR="001D28EB" w:rsidRPr="001D28EB">
        <w:t>ggplot2</w:t>
      </w:r>
      <w:r w:rsidR="001D28EB">
        <w:t>,</w:t>
      </w:r>
      <w:r w:rsidR="001D28EB" w:rsidRPr="001D28EB">
        <w:t xml:space="preserve"> </w:t>
      </w:r>
      <w:proofErr w:type="spellStart"/>
      <w:r w:rsidR="001D28EB" w:rsidRPr="001D28EB">
        <w:t>ggseqlogo</w:t>
      </w:r>
      <w:proofErr w:type="spellEnd"/>
      <w:r w:rsidR="001D28EB">
        <w:t xml:space="preserve">, </w:t>
      </w:r>
      <w:proofErr w:type="spellStart"/>
      <w:r w:rsidR="001D28EB" w:rsidRPr="001D28EB">
        <w:t>heatmaply</w:t>
      </w:r>
      <w:proofErr w:type="spellEnd"/>
      <w:r w:rsidR="001D28EB">
        <w:t>,</w:t>
      </w:r>
      <w:r w:rsidR="001D28EB" w:rsidRPr="001D28EB">
        <w:t xml:space="preserve"> </w:t>
      </w:r>
      <w:proofErr w:type="spellStart"/>
      <w:r w:rsidR="001D28EB" w:rsidRPr="001D28EB">
        <w:t>readr</w:t>
      </w:r>
      <w:proofErr w:type="spellEnd"/>
      <w:r w:rsidR="001D28EB">
        <w:t>,</w:t>
      </w:r>
      <w:r w:rsidR="001D28EB" w:rsidRPr="001D28EB">
        <w:t xml:space="preserve"> </w:t>
      </w:r>
      <w:proofErr w:type="spellStart"/>
      <w:r w:rsidR="001D28EB" w:rsidRPr="001D28EB">
        <w:t>readxl</w:t>
      </w:r>
      <w:proofErr w:type="spellEnd"/>
      <w:r w:rsidR="001D28EB">
        <w:t xml:space="preserve">, </w:t>
      </w:r>
      <w:proofErr w:type="spellStart"/>
      <w:r w:rsidR="001D28EB" w:rsidRPr="001D28EB">
        <w:t>rstatix</w:t>
      </w:r>
      <w:proofErr w:type="spellEnd"/>
      <w:r w:rsidR="001D28EB">
        <w:t xml:space="preserve">, </w:t>
      </w:r>
      <w:proofErr w:type="spellStart"/>
      <w:r w:rsidR="001D28EB" w:rsidRPr="001D28EB">
        <w:t>stringr</w:t>
      </w:r>
      <w:proofErr w:type="spellEnd"/>
      <w:r w:rsidR="001D28EB">
        <w:t>,</w:t>
      </w:r>
      <w:r w:rsidR="001D28EB" w:rsidRPr="001D28EB">
        <w:t xml:space="preserve"> </w:t>
      </w:r>
      <w:proofErr w:type="spellStart"/>
      <w:r w:rsidR="001D28EB" w:rsidRPr="001D28EB">
        <w:t>tibble</w:t>
      </w:r>
      <w:proofErr w:type="spellEnd"/>
      <w:r w:rsidR="001D28EB">
        <w:t xml:space="preserve">, </w:t>
      </w:r>
      <w:proofErr w:type="spellStart"/>
      <w:r w:rsidR="001D28EB" w:rsidRPr="001D28EB">
        <w:t>SummarizedExperiment</w:t>
      </w:r>
      <w:proofErr w:type="spellEnd"/>
      <w:r w:rsidR="001D28EB">
        <w:t xml:space="preserve">, </w:t>
      </w:r>
      <w:proofErr w:type="spellStart"/>
      <w:r w:rsidR="001D28EB" w:rsidRPr="001D28EB">
        <w:t>rlang</w:t>
      </w:r>
      <w:proofErr w:type="spellEnd"/>
      <w:r w:rsidR="001D28EB">
        <w:t xml:space="preserve">, </w:t>
      </w:r>
      <w:proofErr w:type="spellStart"/>
      <w:r w:rsidR="001D28EB" w:rsidRPr="001D28EB">
        <w:t>forcats</w:t>
      </w:r>
      <w:proofErr w:type="spellEnd"/>
      <w:r w:rsidR="001D28EB">
        <w:t xml:space="preserve">, </w:t>
      </w:r>
      <w:proofErr w:type="spellStart"/>
      <w:r w:rsidR="001D28EB" w:rsidRPr="001D28EB">
        <w:t>ggpubr</w:t>
      </w:r>
      <w:proofErr w:type="spellEnd"/>
      <w:r w:rsidR="001D28EB">
        <w:t xml:space="preserve">, </w:t>
      </w:r>
      <w:proofErr w:type="spellStart"/>
      <w:r w:rsidR="001D28EB" w:rsidRPr="001D28EB">
        <w:t>rmarkdown</w:t>
      </w:r>
      <w:proofErr w:type="spellEnd"/>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210505D8" w:rsidR="00411F1C" w:rsidRDefault="00411F1C" w:rsidP="00E92335">
      <w:pPr>
        <w:pStyle w:val="ListParagraph"/>
        <w:numPr>
          <w:ilvl w:val="0"/>
          <w:numId w:val="6"/>
        </w:numPr>
        <w:spacing w:line="480" w:lineRule="auto"/>
      </w:pPr>
      <w:r>
        <w:lastRenderedPageBreak/>
        <w:t xml:space="preserve">Bioconductor: </w:t>
      </w:r>
      <w:r w:rsidR="001F2F29">
        <w:rPr>
          <w:b/>
          <w:bCs/>
        </w:rPr>
        <w:t>Currently undergoing peer-review</w:t>
      </w:r>
      <w:r w:rsidRPr="00AF624A">
        <w:rPr>
          <w:b/>
          <w:bCs/>
        </w:rPr>
        <w:t>, TBD.</w:t>
      </w:r>
      <w:r>
        <w:t xml:space="preserve">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4"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5" w:history="1">
        <w:r w:rsidRPr="00411F1C">
          <w:rPr>
            <w:rStyle w:val="Hyperlink"/>
          </w:rPr>
          <w:t>https://github.com/baynec2/mspms-shiny</w:t>
        </w:r>
      </w:hyperlink>
    </w:p>
    <w:p w14:paraId="658C7267" w14:textId="585A6E24" w:rsidR="00411F1C" w:rsidRPr="00281D8E" w:rsidRDefault="00411F1C" w:rsidP="00E92335">
      <w:pPr>
        <w:pStyle w:val="ListParagraph"/>
        <w:numPr>
          <w:ilvl w:val="0"/>
          <w:numId w:val="6"/>
        </w:numPr>
        <w:spacing w:line="480" w:lineRule="auto"/>
        <w:rPr>
          <w:lang w:val="fr-FR"/>
        </w:rPr>
      </w:pPr>
      <w:proofErr w:type="spellStart"/>
      <w:r w:rsidRPr="00281D8E">
        <w:rPr>
          <w:lang w:val="fr-FR"/>
        </w:rPr>
        <w:t>Reproducible</w:t>
      </w:r>
      <w:proofErr w:type="spellEnd"/>
      <w:r w:rsidRPr="00281D8E">
        <w:rPr>
          <w:lang w:val="fr-FR"/>
        </w:rPr>
        <w:t xml:space="preserve"> </w:t>
      </w:r>
      <w:proofErr w:type="gramStart"/>
      <w:r w:rsidRPr="00281D8E">
        <w:rPr>
          <w:lang w:val="fr-FR"/>
        </w:rPr>
        <w:t>vignette:</w:t>
      </w:r>
      <w:proofErr w:type="gramEnd"/>
      <w:r w:rsidR="00AF624A">
        <w:rPr>
          <w:lang w:val="fr-FR"/>
        </w:rPr>
        <w:t xml:space="preserve"> </w:t>
      </w:r>
      <w:hyperlink r:id="rId16" w:history="1">
        <w:r w:rsidR="00AF624A" w:rsidRPr="00A61701">
          <w:rPr>
            <w:rStyle w:val="Hyperlink"/>
            <w:lang w:val="fr-FR"/>
          </w:rPr>
          <w:t>https://github.com/baynec2/mspms</w:t>
        </w:r>
      </w:hyperlink>
      <w:r w:rsidR="001D28EB" w:rsidRPr="00281D8E">
        <w:rPr>
          <w:rStyle w:val="Hyperlink"/>
          <w:lang w:val="fr-FR"/>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7"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0F1C8A1C" w14:textId="38BB8874" w:rsidR="00E874C3" w:rsidRDefault="007C2821" w:rsidP="00E874C3">
      <w:pPr>
        <w:spacing w:line="480" w:lineRule="auto"/>
      </w:pPr>
      <w:r>
        <w:t xml:space="preserve">All data used to build this manuscript can be found in the </w:t>
      </w:r>
      <w:proofErr w:type="spellStart"/>
      <w:r>
        <w:t>github</w:t>
      </w:r>
      <w:proofErr w:type="spellEnd"/>
      <w:r>
        <w:t xml:space="preserve"> repository</w:t>
      </w:r>
      <w:r w:rsidR="000842CC">
        <w:t xml:space="preserve"> for the manuscript</w:t>
      </w:r>
      <w:r>
        <w:t xml:space="preserve">. </w:t>
      </w:r>
    </w:p>
    <w:p w14:paraId="59FE9A3D" w14:textId="77777777" w:rsidR="00B021D5" w:rsidRDefault="00B021D5" w:rsidP="00E874C3">
      <w:pPr>
        <w:spacing w:line="480" w:lineRule="auto"/>
      </w:pPr>
    </w:p>
    <w:p w14:paraId="19D145F7" w14:textId="77777777" w:rsidR="001F2F29" w:rsidRDefault="001F2F29" w:rsidP="00E874C3">
      <w:pPr>
        <w:spacing w:line="480" w:lineRule="auto"/>
      </w:pPr>
    </w:p>
    <w:p w14:paraId="50E93D87" w14:textId="77777777" w:rsidR="001F2F29" w:rsidRDefault="001F2F29" w:rsidP="00E874C3">
      <w:pPr>
        <w:spacing w:line="480" w:lineRule="auto"/>
      </w:pPr>
    </w:p>
    <w:p w14:paraId="6DFECE28" w14:textId="77777777" w:rsidR="001F2F29" w:rsidRDefault="001F2F29" w:rsidP="00E874C3">
      <w:pPr>
        <w:spacing w:line="480" w:lineRule="auto"/>
      </w:pPr>
    </w:p>
    <w:p w14:paraId="62C13E27" w14:textId="77777777" w:rsidR="001F2F29" w:rsidRDefault="001F2F29" w:rsidP="00E874C3">
      <w:pPr>
        <w:spacing w:line="480" w:lineRule="auto"/>
      </w:pPr>
    </w:p>
    <w:p w14:paraId="37820F62" w14:textId="77777777" w:rsidR="001F2F29" w:rsidRDefault="001F2F29" w:rsidP="00E874C3">
      <w:pPr>
        <w:spacing w:line="480" w:lineRule="auto"/>
        <w:rPr>
          <w:sz w:val="32"/>
          <w:szCs w:val="32"/>
        </w:rPr>
      </w:pPr>
    </w:p>
    <w:p w14:paraId="491115EC" w14:textId="3C31B521" w:rsidR="00E874C3" w:rsidRDefault="00E874C3" w:rsidP="00E874C3">
      <w:pPr>
        <w:spacing w:line="480" w:lineRule="auto"/>
        <w:rPr>
          <w:sz w:val="32"/>
          <w:szCs w:val="32"/>
        </w:rPr>
      </w:pPr>
      <w:r>
        <w:rPr>
          <w:sz w:val="32"/>
          <w:szCs w:val="32"/>
        </w:rPr>
        <w:t>Figures</w:t>
      </w:r>
    </w:p>
    <w:p w14:paraId="20A1BB42" w14:textId="77777777" w:rsidR="00E874C3" w:rsidRDefault="00E874C3" w:rsidP="00E874C3">
      <w:pPr>
        <w:rPr>
          <w:b/>
          <w:bCs/>
        </w:rPr>
      </w:pPr>
    </w:p>
    <w:p w14:paraId="58F2D45D" w14:textId="4F99DD30" w:rsidR="00E874C3" w:rsidRDefault="00187C7C" w:rsidP="00E874C3">
      <w:pPr>
        <w:rPr>
          <w:b/>
          <w:bCs/>
        </w:rPr>
      </w:pPr>
      <w:r>
        <w:rPr>
          <w:b/>
          <w:bCs/>
          <w:noProof/>
        </w:rPr>
        <w:lastRenderedPageBreak/>
        <w:drawing>
          <wp:inline distT="0" distB="0" distL="0" distR="0" wp14:anchorId="5CC76369" wp14:editId="726D3111">
            <wp:extent cx="5943600" cy="4114800"/>
            <wp:effectExtent l="0" t="0" r="5715" b="0"/>
            <wp:docPr id="195984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47078" name="Picture 1959847078"/>
                    <pic:cNvPicPr/>
                  </pic:nvPicPr>
                  <pic:blipFill rotWithShape="1">
                    <a:blip r:embed="rId18"/>
                    <a:srcRect b="46570"/>
                    <a:stretch/>
                  </pic:blipFill>
                  <pic:spPr bwMode="auto">
                    <a:xfrm>
                      <a:off x="0" y="0"/>
                      <a:ext cx="5943600" cy="4114800"/>
                    </a:xfrm>
                    <a:prstGeom prst="rect">
                      <a:avLst/>
                    </a:prstGeom>
                    <a:ln>
                      <a:noFill/>
                    </a:ln>
                    <a:extLst>
                      <a:ext uri="{53640926-AAD7-44D8-BBD7-CCE9431645EC}">
                        <a14:shadowObscured xmlns:a14="http://schemas.microsoft.com/office/drawing/2010/main"/>
                      </a:ext>
                    </a:extLst>
                  </pic:spPr>
                </pic:pic>
              </a:graphicData>
            </a:graphic>
          </wp:inline>
        </w:drawing>
      </w:r>
    </w:p>
    <w:p w14:paraId="3193E05F" w14:textId="4F45A03B" w:rsidR="00E874C3" w:rsidRDefault="00E874C3" w:rsidP="00E874C3">
      <w:pPr>
        <w:rPr>
          <w:b/>
          <w:bCs/>
        </w:rPr>
      </w:pPr>
    </w:p>
    <w:p w14:paraId="74FD693F" w14:textId="77777777" w:rsidR="00B91509" w:rsidRDefault="00B91509" w:rsidP="00E874C3">
      <w:pPr>
        <w:rPr>
          <w:b/>
          <w:bCs/>
        </w:rPr>
      </w:pPr>
    </w:p>
    <w:p w14:paraId="3DEA6379" w14:textId="5ED3B713" w:rsidR="00E874C3" w:rsidRDefault="00E874C3" w:rsidP="00E874C3">
      <w:commentRangeStart w:id="17"/>
      <w:commentRangeStart w:id="18"/>
      <w:r w:rsidRPr="00BC0BCB">
        <w:rPr>
          <w:b/>
          <w:bCs/>
        </w:rPr>
        <w:t>Figure 1</w:t>
      </w:r>
      <w:commentRangeEnd w:id="17"/>
      <w:r w:rsidR="0005160D">
        <w:rPr>
          <w:rStyle w:val="CommentReference"/>
        </w:rPr>
        <w:commentReference w:id="17"/>
      </w:r>
      <w:commentRangeEnd w:id="18"/>
      <w:r w:rsidR="004E6173">
        <w:rPr>
          <w:rStyle w:val="CommentReference"/>
        </w:rPr>
        <w:commentReference w:id="18"/>
      </w:r>
      <w:r w:rsidRPr="00BC0BCB">
        <w:rPr>
          <w:b/>
          <w:bCs/>
        </w:rPr>
        <w:t xml:space="preserve">. Overview of the mspms R package and cathepsin </w:t>
      </w:r>
      <w:r>
        <w:rPr>
          <w:b/>
          <w:bCs/>
        </w:rPr>
        <w:t>MSP-MS profiling</w:t>
      </w:r>
      <w:r w:rsidRPr="00BC0BCB">
        <w:rPr>
          <w:b/>
          <w:bCs/>
        </w:rPr>
        <w:t>.</w:t>
      </w:r>
      <w:r w:rsidR="00301C49">
        <w:rPr>
          <w:b/>
          <w:bCs/>
        </w:rPr>
        <w:t xml:space="preserve"> </w:t>
      </w:r>
      <w:r>
        <w:t xml:space="preserve">Schematic of the functions contained within the mspms R package. </w:t>
      </w:r>
    </w:p>
    <w:p w14:paraId="5B8F7CC1" w14:textId="77777777" w:rsidR="00E874C3" w:rsidRDefault="00E874C3" w:rsidP="00E874C3"/>
    <w:p w14:paraId="03D8C36B" w14:textId="77777777" w:rsidR="00E874C3" w:rsidRDefault="00E874C3" w:rsidP="00E874C3"/>
    <w:p w14:paraId="4335C805" w14:textId="687980B3" w:rsidR="00E874C3" w:rsidRDefault="00187C7C" w:rsidP="00E874C3">
      <w:r>
        <w:rPr>
          <w:noProof/>
        </w:rPr>
        <w:lastRenderedPageBreak/>
        <w:drawing>
          <wp:inline distT="0" distB="0" distL="0" distR="0" wp14:anchorId="184B3A82" wp14:editId="45DA5F19">
            <wp:extent cx="5941060" cy="8229600"/>
            <wp:effectExtent l="0" t="0" r="2540" b="0"/>
            <wp:docPr id="17915607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560722" name="Picture 1791560722"/>
                    <pic:cNvPicPr/>
                  </pic:nvPicPr>
                  <pic:blipFill>
                    <a:blip r:embed="rId19"/>
                    <a:stretch>
                      <a:fillRect/>
                    </a:stretch>
                  </pic:blipFill>
                  <pic:spPr>
                    <a:xfrm>
                      <a:off x="0" y="0"/>
                      <a:ext cx="5941060" cy="8229600"/>
                    </a:xfrm>
                    <a:prstGeom prst="rect">
                      <a:avLst/>
                    </a:prstGeom>
                  </pic:spPr>
                </pic:pic>
              </a:graphicData>
            </a:graphic>
          </wp:inline>
        </w:drawing>
      </w:r>
    </w:p>
    <w:p w14:paraId="26C28F4A" w14:textId="77777777" w:rsidR="00E874C3" w:rsidRDefault="00E874C3" w:rsidP="00E874C3"/>
    <w:p w14:paraId="13EA0C7E" w14:textId="2B069262" w:rsidR="00E874C3" w:rsidRDefault="00E874C3" w:rsidP="00E874C3"/>
    <w:p w14:paraId="14EDEDF5" w14:textId="3BA2BABA" w:rsidR="00E874C3" w:rsidRDefault="00E874C3" w:rsidP="00E874C3">
      <w:r>
        <w:rPr>
          <w:b/>
          <w:bCs/>
        </w:rPr>
        <w:t xml:space="preserve">Figure 2. Global visualization of MSP-MS data. </w:t>
      </w:r>
      <w:r>
        <w:t>(</w:t>
      </w:r>
      <w:commentRangeStart w:id="19"/>
      <w:commentRangeStart w:id="20"/>
      <w:commentRangeStart w:id="21"/>
      <w:r>
        <w:t>A</w:t>
      </w:r>
      <w:commentRangeEnd w:id="19"/>
      <w:r w:rsidR="00BA71DC">
        <w:rPr>
          <w:rStyle w:val="CommentReference"/>
        </w:rPr>
        <w:commentReference w:id="19"/>
      </w:r>
      <w:commentRangeEnd w:id="20"/>
      <w:r w:rsidR="00A62B28">
        <w:rPr>
          <w:rStyle w:val="CommentReference"/>
        </w:rPr>
        <w:commentReference w:id="20"/>
      </w:r>
      <w:commentRangeEnd w:id="21"/>
      <w:r w:rsidR="00754177">
        <w:rPr>
          <w:rStyle w:val="CommentReference"/>
        </w:rPr>
        <w:commentReference w:id="21"/>
      </w:r>
      <w:r>
        <w:t xml:space="preserve">)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68B7BD31" w14:textId="77777777" w:rsidR="00E874C3" w:rsidRDefault="00E874C3" w:rsidP="00E874C3"/>
    <w:p w14:paraId="5750606A" w14:textId="77777777" w:rsidR="00E874C3" w:rsidRDefault="00E874C3" w:rsidP="00E874C3"/>
    <w:p w14:paraId="3FF776C7" w14:textId="77777777" w:rsidR="00E874C3" w:rsidRDefault="00E874C3" w:rsidP="00E874C3"/>
    <w:p w14:paraId="42DA9F2A" w14:textId="77777777" w:rsidR="00E874C3" w:rsidRDefault="00E874C3" w:rsidP="00E874C3"/>
    <w:p w14:paraId="4DE62041" w14:textId="77777777" w:rsidR="00E874C3" w:rsidRDefault="00E874C3" w:rsidP="00E874C3"/>
    <w:p w14:paraId="3D4E2054" w14:textId="77777777" w:rsidR="00E874C3" w:rsidRDefault="00E874C3" w:rsidP="00E874C3"/>
    <w:p w14:paraId="69B00793" w14:textId="77777777" w:rsidR="00E874C3" w:rsidRDefault="00E874C3" w:rsidP="00E874C3"/>
    <w:p w14:paraId="4F8DC0EA" w14:textId="77777777" w:rsidR="00E874C3" w:rsidRDefault="00E874C3" w:rsidP="00E874C3"/>
    <w:p w14:paraId="791D2D4E" w14:textId="77777777" w:rsidR="00E874C3" w:rsidRDefault="00E874C3" w:rsidP="00E874C3"/>
    <w:p w14:paraId="52FBBDA3" w14:textId="77777777" w:rsidR="00E874C3" w:rsidRDefault="00E874C3" w:rsidP="00E874C3"/>
    <w:p w14:paraId="063A106A" w14:textId="77777777" w:rsidR="00E874C3" w:rsidRDefault="00E874C3" w:rsidP="00E874C3"/>
    <w:p w14:paraId="665DEC18" w14:textId="77777777" w:rsidR="00E874C3" w:rsidRDefault="00E874C3" w:rsidP="00E874C3"/>
    <w:p w14:paraId="2DAB627B" w14:textId="77777777" w:rsidR="00E874C3" w:rsidRDefault="00E874C3" w:rsidP="00E874C3"/>
    <w:p w14:paraId="1B9C3A68" w14:textId="77777777" w:rsidR="00E874C3" w:rsidRDefault="00E874C3" w:rsidP="00E874C3"/>
    <w:p w14:paraId="71F3C18B" w14:textId="77777777" w:rsidR="00E874C3" w:rsidRDefault="00E874C3" w:rsidP="00E874C3"/>
    <w:p w14:paraId="656518D4" w14:textId="77777777" w:rsidR="00E874C3" w:rsidRDefault="00E874C3" w:rsidP="00E874C3"/>
    <w:p w14:paraId="447298C0" w14:textId="223EF6DD" w:rsidR="00E874C3" w:rsidRDefault="00187C7C" w:rsidP="00E874C3">
      <w:r>
        <w:rPr>
          <w:noProof/>
        </w:rPr>
        <w:lastRenderedPageBreak/>
        <w:drawing>
          <wp:inline distT="0" distB="0" distL="0" distR="0" wp14:anchorId="64913F45" wp14:editId="66C15C61">
            <wp:extent cx="5742940" cy="8229600"/>
            <wp:effectExtent l="0" t="0" r="0" b="0"/>
            <wp:docPr id="1802390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9091" name="Picture 180239091"/>
                    <pic:cNvPicPr/>
                  </pic:nvPicPr>
                  <pic:blipFill>
                    <a:blip r:embed="rId20"/>
                    <a:stretch>
                      <a:fillRect/>
                    </a:stretch>
                  </pic:blipFill>
                  <pic:spPr>
                    <a:xfrm>
                      <a:off x="0" y="0"/>
                      <a:ext cx="5742940" cy="8229600"/>
                    </a:xfrm>
                    <a:prstGeom prst="rect">
                      <a:avLst/>
                    </a:prstGeom>
                  </pic:spPr>
                </pic:pic>
              </a:graphicData>
            </a:graphic>
          </wp:inline>
        </w:drawing>
      </w:r>
    </w:p>
    <w:p w14:paraId="3A6904EF" w14:textId="2DC46B9A" w:rsidR="00E874C3" w:rsidRPr="00E874C3" w:rsidRDefault="00E874C3" w:rsidP="00E874C3">
      <w:r>
        <w:rPr>
          <w:b/>
          <w:bCs/>
        </w:rPr>
        <w:lastRenderedPageBreak/>
        <w:t xml:space="preserve">Figure 3. Differentially abundant peptide cleavages over time. </w:t>
      </w:r>
      <w:r>
        <w:t>(A) Volcano plots displaying the log</w:t>
      </w:r>
      <w:r w:rsidR="00301C49">
        <w:t xml:space="preserve"> 2-fold</w:t>
      </w:r>
      <w:r>
        <w:t xml:space="preserve"> change of the timepoint as indicated by color relative to and -log10 FDR corrected p values for each cathepsin.  (B) Plot showing the number of significant cleavage events at each position of the peptide library (as defined as having a log2fc </w:t>
      </w:r>
      <w:r w:rsidR="00990612" w:rsidRPr="00990612">
        <w:t>≥</w:t>
      </w:r>
      <w:r>
        <w:t xml:space="preserve"> 3 and FDR adjusted p values </w:t>
      </w:r>
      <w:r w:rsidR="00990612" w:rsidRPr="00990612">
        <w:t>≤</w:t>
      </w:r>
      <w:r w:rsidR="00990612">
        <w:t xml:space="preserve"> </w:t>
      </w:r>
      <w:r>
        <w:t xml:space="preserve">0.05) (C) </w:t>
      </w:r>
      <w:commentRangeStart w:id="22"/>
      <w:commentRangeStart w:id="23"/>
      <w:commentRangeStart w:id="24"/>
      <w:r>
        <w:t>Ice</w:t>
      </w:r>
      <w:r w:rsidR="00990612">
        <w:t>L</w:t>
      </w:r>
      <w:r>
        <w:t xml:space="preserve">ogo plots </w:t>
      </w:r>
      <w:commentRangeEnd w:id="22"/>
      <w:r w:rsidR="009647D0">
        <w:rPr>
          <w:rStyle w:val="CommentReference"/>
        </w:rPr>
        <w:commentReference w:id="22"/>
      </w:r>
      <w:commentRangeEnd w:id="23"/>
      <w:r w:rsidR="00BA2EA3">
        <w:rPr>
          <w:rStyle w:val="CommentReference"/>
        </w:rPr>
        <w:commentReference w:id="23"/>
      </w:r>
      <w:commentRangeEnd w:id="24"/>
      <w:r w:rsidR="00754177">
        <w:rPr>
          <w:rStyle w:val="CommentReference"/>
        </w:rPr>
        <w:commentReference w:id="24"/>
      </w:r>
      <w:r>
        <w:t>as implemented in the mspms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xml:space="preserve">) are shown, with the height representing the percentage differences. </w:t>
      </w:r>
    </w:p>
    <w:p w14:paraId="5BC9CCA3" w14:textId="77777777" w:rsidR="007C2821" w:rsidRPr="007C2821" w:rsidRDefault="007C2821" w:rsidP="00E92335">
      <w:pPr>
        <w:spacing w:line="480" w:lineRule="auto"/>
      </w:pPr>
    </w:p>
    <w:p w14:paraId="2C0DEC72" w14:textId="77777777" w:rsidR="00E874C3" w:rsidRDefault="00E874C3" w:rsidP="00E874C3">
      <w:pPr>
        <w:spacing w:line="480" w:lineRule="auto"/>
        <w:rPr>
          <w:sz w:val="32"/>
          <w:szCs w:val="32"/>
        </w:rPr>
      </w:pPr>
    </w:p>
    <w:p w14:paraId="572ABED6" w14:textId="77777777" w:rsidR="00E874C3" w:rsidRDefault="00E874C3" w:rsidP="00E874C3">
      <w:pPr>
        <w:spacing w:line="480" w:lineRule="auto"/>
        <w:rPr>
          <w:sz w:val="32"/>
          <w:szCs w:val="32"/>
        </w:rPr>
      </w:pPr>
    </w:p>
    <w:p w14:paraId="6A6A41EA" w14:textId="77777777" w:rsidR="00E874C3" w:rsidRDefault="00E874C3" w:rsidP="00E874C3">
      <w:pPr>
        <w:spacing w:line="480" w:lineRule="auto"/>
        <w:rPr>
          <w:sz w:val="32"/>
          <w:szCs w:val="32"/>
        </w:rPr>
      </w:pPr>
    </w:p>
    <w:p w14:paraId="18EEC829" w14:textId="77777777" w:rsidR="00E874C3" w:rsidRDefault="00E874C3" w:rsidP="00E874C3">
      <w:pPr>
        <w:spacing w:line="480" w:lineRule="auto"/>
        <w:rPr>
          <w:sz w:val="32"/>
          <w:szCs w:val="32"/>
        </w:rPr>
      </w:pPr>
    </w:p>
    <w:p w14:paraId="51C4D294" w14:textId="77777777" w:rsidR="00E874C3" w:rsidRDefault="00E874C3" w:rsidP="00E874C3">
      <w:pPr>
        <w:spacing w:line="480" w:lineRule="auto"/>
        <w:rPr>
          <w:sz w:val="32"/>
          <w:szCs w:val="32"/>
        </w:rPr>
      </w:pPr>
    </w:p>
    <w:p w14:paraId="5E294E8F" w14:textId="77777777" w:rsidR="00E874C3" w:rsidRDefault="00E874C3" w:rsidP="00E874C3">
      <w:pPr>
        <w:spacing w:line="480" w:lineRule="auto"/>
        <w:rPr>
          <w:sz w:val="32"/>
          <w:szCs w:val="32"/>
        </w:rPr>
      </w:pPr>
    </w:p>
    <w:p w14:paraId="3082AE23" w14:textId="77777777" w:rsidR="00E874C3" w:rsidRDefault="00E874C3" w:rsidP="00E874C3">
      <w:pPr>
        <w:spacing w:line="480" w:lineRule="auto"/>
        <w:rPr>
          <w:sz w:val="32"/>
          <w:szCs w:val="32"/>
        </w:rPr>
      </w:pPr>
    </w:p>
    <w:p w14:paraId="00980ED1" w14:textId="77777777" w:rsidR="00E874C3" w:rsidRDefault="00E874C3" w:rsidP="00E874C3">
      <w:pPr>
        <w:spacing w:line="480" w:lineRule="auto"/>
        <w:rPr>
          <w:sz w:val="32"/>
          <w:szCs w:val="32"/>
        </w:rPr>
      </w:pPr>
    </w:p>
    <w:p w14:paraId="2FB642E7" w14:textId="77777777" w:rsidR="00E874C3" w:rsidRDefault="00E874C3" w:rsidP="00E874C3">
      <w:pPr>
        <w:spacing w:line="480" w:lineRule="auto"/>
        <w:rPr>
          <w:sz w:val="32"/>
          <w:szCs w:val="32"/>
        </w:rPr>
      </w:pPr>
    </w:p>
    <w:p w14:paraId="460BFD82" w14:textId="77777777" w:rsidR="00E874C3" w:rsidRDefault="00E874C3" w:rsidP="00E874C3">
      <w:pPr>
        <w:spacing w:line="480" w:lineRule="auto"/>
        <w:rPr>
          <w:sz w:val="32"/>
          <w:szCs w:val="32"/>
        </w:rPr>
      </w:pPr>
    </w:p>
    <w:p w14:paraId="5DAD6EB6" w14:textId="77777777" w:rsidR="00E874C3" w:rsidRDefault="00E874C3" w:rsidP="00E874C3">
      <w:pPr>
        <w:spacing w:line="480" w:lineRule="auto"/>
        <w:rPr>
          <w:sz w:val="32"/>
          <w:szCs w:val="32"/>
        </w:rPr>
      </w:pPr>
    </w:p>
    <w:p w14:paraId="658B0D99" w14:textId="59A6BE19" w:rsidR="00E874C3" w:rsidRPr="00E874C3" w:rsidRDefault="00411F1C" w:rsidP="00E874C3">
      <w:pPr>
        <w:spacing w:line="480" w:lineRule="auto"/>
        <w:rPr>
          <w:sz w:val="32"/>
          <w:szCs w:val="32"/>
        </w:rPr>
      </w:pPr>
      <w:r>
        <w:rPr>
          <w:sz w:val="32"/>
          <w:szCs w:val="32"/>
        </w:rPr>
        <w:t>Supplementary Data:</w:t>
      </w:r>
    </w:p>
    <w:p w14:paraId="2295A271" w14:textId="11FF630C" w:rsidR="00E874C3" w:rsidRDefault="008F2C0D" w:rsidP="00E874C3">
      <w:pPr>
        <w:rPr>
          <w:b/>
          <w:bCs/>
        </w:rPr>
      </w:pPr>
      <w:r>
        <w:rPr>
          <w:b/>
          <w:bCs/>
          <w:noProof/>
        </w:rPr>
        <w:lastRenderedPageBreak/>
        <w:drawing>
          <wp:inline distT="0" distB="0" distL="0" distR="0" wp14:anchorId="0D877903" wp14:editId="48B0D3A9">
            <wp:extent cx="5765800" cy="8229600"/>
            <wp:effectExtent l="0" t="0" r="0" b="0"/>
            <wp:docPr id="15893103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10347" name="Picture 1589310347"/>
                    <pic:cNvPicPr/>
                  </pic:nvPicPr>
                  <pic:blipFill>
                    <a:blip r:embed="rId21"/>
                    <a:stretch>
                      <a:fillRect/>
                    </a:stretch>
                  </pic:blipFill>
                  <pic:spPr>
                    <a:xfrm>
                      <a:off x="0" y="0"/>
                      <a:ext cx="5765800" cy="8229600"/>
                    </a:xfrm>
                    <a:prstGeom prst="rect">
                      <a:avLst/>
                    </a:prstGeom>
                  </pic:spPr>
                </pic:pic>
              </a:graphicData>
            </a:graphic>
          </wp:inline>
        </w:drawing>
      </w:r>
    </w:p>
    <w:p w14:paraId="61858631" w14:textId="6942AFA8" w:rsidR="00E874C3" w:rsidRDefault="00E874C3" w:rsidP="00E874C3">
      <w:r>
        <w:rPr>
          <w:b/>
          <w:bCs/>
        </w:rPr>
        <w:lastRenderedPageBreak/>
        <w:t xml:space="preserve">Supplementary </w:t>
      </w:r>
      <w:r w:rsidRPr="00BC0BCB">
        <w:rPr>
          <w:b/>
          <w:bCs/>
        </w:rPr>
        <w:t xml:space="preserve">Figure 1. </w:t>
      </w:r>
      <w:r>
        <w:rPr>
          <w:b/>
          <w:bCs/>
        </w:rPr>
        <w:t xml:space="preserve">Quality Control Evaluation.  </w:t>
      </w:r>
      <w:commentRangeStart w:id="25"/>
      <w:commentRangeStart w:id="26"/>
      <w:r>
        <w:t xml:space="preserve">(A) </w:t>
      </w:r>
      <w:commentRangeEnd w:id="25"/>
      <w:r w:rsidR="00634EAB">
        <w:rPr>
          <w:rStyle w:val="CommentReference"/>
        </w:rPr>
        <w:commentReference w:id="25"/>
      </w:r>
      <w:commentRangeEnd w:id="26"/>
      <w:r w:rsidR="00754177">
        <w:rPr>
          <w:rStyle w:val="CommentReference"/>
        </w:rPr>
        <w:commentReference w:id="26"/>
      </w:r>
      <w:r>
        <w:t xml:space="preserve">Histogram displaying the count of </w:t>
      </w:r>
      <w:r w:rsidR="008F2C0D">
        <w:t>samples for</w:t>
      </w:r>
      <w:r>
        <w:t xml:space="preserve"> each sample grouping at time 0 as a function of the percentage of </w:t>
      </w:r>
      <w:r w:rsidR="008F2C0D">
        <w:t>undigested (</w:t>
      </w:r>
      <w:r w:rsidR="00B91509">
        <w:t>full-length</w:t>
      </w:r>
      <w:r w:rsidR="008F2C0D">
        <w:t>)</w:t>
      </w:r>
      <w:r>
        <w:t xml:space="preserve"> peptides </w:t>
      </w:r>
      <w:r w:rsidR="008F2C0D">
        <w:t>mapping to the 228-peptide library</w:t>
      </w:r>
      <w:r>
        <w:t>. (</w:t>
      </w:r>
      <w:commentRangeStart w:id="27"/>
      <w:commentRangeStart w:id="28"/>
      <w:r>
        <w:t>B</w:t>
      </w:r>
      <w:commentRangeEnd w:id="27"/>
      <w:r w:rsidR="009D3C2D">
        <w:rPr>
          <w:rStyle w:val="CommentReference"/>
        </w:rPr>
        <w:commentReference w:id="27"/>
      </w:r>
      <w:commentRangeEnd w:id="28"/>
      <w:r w:rsidR="00754177">
        <w:rPr>
          <w:rStyle w:val="CommentReference"/>
        </w:rPr>
        <w:commentReference w:id="28"/>
      </w:r>
      <w:r>
        <w:t>) Histogram displaying the count of samples for each sample grouping as a function of the percentage of</w:t>
      </w:r>
      <w:r w:rsidR="00301C49">
        <w:t xml:space="preserve"> both the</w:t>
      </w:r>
      <w:r>
        <w:t xml:space="preserve"> </w:t>
      </w:r>
      <w:r w:rsidR="008F2C0D">
        <w:t>undigested (</w:t>
      </w:r>
      <w:r>
        <w:t>full</w:t>
      </w:r>
      <w:r w:rsidR="00301C49">
        <w:t>-</w:t>
      </w:r>
      <w:r>
        <w:t>length</w:t>
      </w:r>
      <w:r w:rsidR="008F2C0D">
        <w:t>)</w:t>
      </w:r>
      <w:r>
        <w:t xml:space="preserve"> and </w:t>
      </w:r>
      <w:r w:rsidR="008F2C0D">
        <w:t xml:space="preserve">undigested + digested (full- length and </w:t>
      </w:r>
      <w:r>
        <w:t>cleavage products</w:t>
      </w:r>
      <w:r w:rsidR="008F2C0D">
        <w:t>)</w:t>
      </w:r>
      <w:r>
        <w:t xml:space="preserve"> mapping to the 228-peptide library. </w:t>
      </w:r>
      <w:r w:rsidR="00B3325F">
        <w:t>(</w:t>
      </w:r>
      <w:commentRangeStart w:id="29"/>
      <w:commentRangeStart w:id="30"/>
      <w:commentRangeStart w:id="31"/>
      <w:commentRangeStart w:id="32"/>
      <w:commentRangeStart w:id="33"/>
      <w:commentRangeStart w:id="34"/>
      <w:r w:rsidR="00B3325F">
        <w:t>C</w:t>
      </w:r>
      <w:commentRangeEnd w:id="29"/>
      <w:r w:rsidR="00B3325F">
        <w:rPr>
          <w:rStyle w:val="CommentReference"/>
        </w:rPr>
        <w:commentReference w:id="29"/>
      </w:r>
      <w:commentRangeEnd w:id="30"/>
      <w:r w:rsidR="00B242FD">
        <w:rPr>
          <w:rStyle w:val="CommentReference"/>
        </w:rPr>
        <w:commentReference w:id="30"/>
      </w:r>
      <w:commentRangeEnd w:id="31"/>
      <w:r w:rsidR="00FA491D">
        <w:rPr>
          <w:rStyle w:val="CommentReference"/>
        </w:rPr>
        <w:commentReference w:id="31"/>
      </w:r>
      <w:commentRangeEnd w:id="32"/>
      <w:r w:rsidR="00754177">
        <w:rPr>
          <w:rStyle w:val="CommentReference"/>
        </w:rPr>
        <w:commentReference w:id="32"/>
      </w:r>
      <w:commentRangeEnd w:id="33"/>
      <w:r w:rsidR="00545438">
        <w:rPr>
          <w:rStyle w:val="CommentReference"/>
        </w:rPr>
        <w:commentReference w:id="33"/>
      </w:r>
      <w:commentRangeEnd w:id="34"/>
      <w:r w:rsidR="007A4917">
        <w:rPr>
          <w:rStyle w:val="CommentReference"/>
        </w:rPr>
        <w:commentReference w:id="34"/>
      </w:r>
      <w:r w:rsidR="00B3325F">
        <w:t>)</w:t>
      </w:r>
      <w:r w:rsidR="008F2C0D">
        <w:t xml:space="preserve"> Percent of samples </w:t>
      </w:r>
      <w:r w:rsidR="00E16838">
        <w:t>that were undetected</w:t>
      </w:r>
      <w:r w:rsidR="008F2C0D">
        <w:t xml:space="preserve"> for </w:t>
      </w:r>
      <w:r w:rsidR="00E16838">
        <w:t>the indicated member of the 228-peptide library</w:t>
      </w:r>
      <w:r w:rsidR="008F2C0D">
        <w:t xml:space="preserve"> when considering only undigested library (full length peptides) or the digested + undigested library (full-length peptides and their cleavage products). </w:t>
      </w:r>
    </w:p>
    <w:p w14:paraId="395257DF" w14:textId="77777777" w:rsidR="00B91509" w:rsidRDefault="00B91509" w:rsidP="00E874C3"/>
    <w:p w14:paraId="0E06BF18" w14:textId="77777777" w:rsidR="00B91509" w:rsidRDefault="00B91509" w:rsidP="00E874C3"/>
    <w:p w14:paraId="5C90CC13" w14:textId="77777777" w:rsidR="00B91509" w:rsidRDefault="00B91509" w:rsidP="00E874C3"/>
    <w:p w14:paraId="0D0DDB44" w14:textId="77777777" w:rsidR="00B91509" w:rsidRDefault="00B91509" w:rsidP="00E874C3"/>
    <w:p w14:paraId="3A89DDD4" w14:textId="77777777" w:rsidR="00B91509" w:rsidRDefault="00B91509" w:rsidP="00E874C3"/>
    <w:p w14:paraId="39F6DCF9" w14:textId="77777777" w:rsidR="00B91509" w:rsidRDefault="00B91509" w:rsidP="00E874C3"/>
    <w:p w14:paraId="572523C3" w14:textId="77777777" w:rsidR="00B91509" w:rsidRDefault="00B91509" w:rsidP="00E874C3"/>
    <w:p w14:paraId="2CAAA36B" w14:textId="77777777" w:rsidR="00B91509" w:rsidRDefault="00B91509" w:rsidP="00E874C3"/>
    <w:p w14:paraId="654FC623" w14:textId="77777777" w:rsidR="00B91509" w:rsidRDefault="00B91509" w:rsidP="00E874C3"/>
    <w:p w14:paraId="13ADBA3F" w14:textId="49B8606B" w:rsidR="00E874C3" w:rsidRDefault="00E874C3" w:rsidP="00E874C3"/>
    <w:p w14:paraId="5F796A6A" w14:textId="77777777" w:rsidR="00E874C3" w:rsidRDefault="00E874C3" w:rsidP="00E874C3"/>
    <w:p w14:paraId="36456A52" w14:textId="00D4631F" w:rsidR="00E874C3" w:rsidRDefault="00E874C3" w:rsidP="00E874C3">
      <w:r>
        <w:rPr>
          <w:noProof/>
        </w:rPr>
        <w:drawing>
          <wp:inline distT="0" distB="0" distL="0" distR="0" wp14:anchorId="6EEB5342" wp14:editId="14652D99">
            <wp:extent cx="4572000" cy="3657600"/>
            <wp:effectExtent l="0" t="0" r="0" b="0"/>
            <wp:docPr id="9658908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90808" name="Picture 965890808"/>
                    <pic:cNvPicPr/>
                  </pic:nvPicPr>
                  <pic:blipFill>
                    <a:blip r:embed="rId22"/>
                    <a:stretch>
                      <a:fillRect/>
                    </a:stretch>
                  </pic:blipFill>
                  <pic:spPr>
                    <a:xfrm>
                      <a:off x="0" y="0"/>
                      <a:ext cx="4572000" cy="3657600"/>
                    </a:xfrm>
                    <a:prstGeom prst="rect">
                      <a:avLst/>
                    </a:prstGeom>
                  </pic:spPr>
                </pic:pic>
              </a:graphicData>
            </a:graphic>
          </wp:inline>
        </w:drawing>
      </w:r>
    </w:p>
    <w:p w14:paraId="204C2263" w14:textId="77777777" w:rsidR="00E874C3" w:rsidRDefault="00E874C3" w:rsidP="00E874C3"/>
    <w:p w14:paraId="11C759C5" w14:textId="77777777" w:rsidR="00E874C3" w:rsidRDefault="00E874C3" w:rsidP="00E874C3">
      <w:commentRangeStart w:id="36"/>
      <w:commentRangeStart w:id="37"/>
      <w:r>
        <w:rPr>
          <w:b/>
          <w:bCs/>
        </w:rPr>
        <w:t>Supplementary Figure 2. Retention Time Evaluation</w:t>
      </w:r>
      <w:commentRangeEnd w:id="36"/>
      <w:r w:rsidR="003206C9">
        <w:rPr>
          <w:rStyle w:val="CommentReference"/>
        </w:rPr>
        <w:commentReference w:id="36"/>
      </w:r>
      <w:commentRangeEnd w:id="37"/>
      <w:r w:rsidR="00754177">
        <w:rPr>
          <w:rStyle w:val="CommentReference"/>
        </w:rPr>
        <w:commentReference w:id="37"/>
      </w:r>
      <w:r>
        <w:rPr>
          <w:b/>
          <w:bCs/>
        </w:rPr>
        <w:t xml:space="preserve">. </w:t>
      </w:r>
      <w:r>
        <w:t xml:space="preserve">Histogram displaying the count of peptides detected as a function of retention time, with the width of bins set to 1 minute. The percentage of solvent B over time is shown overlayed as a dashed red line. </w:t>
      </w:r>
    </w:p>
    <w:p w14:paraId="6D0214B6" w14:textId="77777777" w:rsidR="00E874C3" w:rsidRDefault="00E874C3" w:rsidP="00E874C3"/>
    <w:p w14:paraId="7B11C529" w14:textId="3D1FE460" w:rsidR="00E874C3" w:rsidRDefault="00231C38" w:rsidP="00E874C3">
      <w:r>
        <w:rPr>
          <w:noProof/>
        </w:rPr>
        <w:drawing>
          <wp:inline distT="0" distB="0" distL="0" distR="0" wp14:anchorId="0B8904A7" wp14:editId="470A2F29">
            <wp:extent cx="4457700" cy="3390900"/>
            <wp:effectExtent l="0" t="0" r="0" b="0"/>
            <wp:docPr id="1208426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26248" name="Picture 1208426248"/>
                    <pic:cNvPicPr/>
                  </pic:nvPicPr>
                  <pic:blipFill>
                    <a:blip r:embed="rId23"/>
                    <a:stretch>
                      <a:fillRect/>
                    </a:stretch>
                  </pic:blipFill>
                  <pic:spPr>
                    <a:xfrm>
                      <a:off x="0" y="0"/>
                      <a:ext cx="4457700" cy="3390900"/>
                    </a:xfrm>
                    <a:prstGeom prst="rect">
                      <a:avLst/>
                    </a:prstGeom>
                  </pic:spPr>
                </pic:pic>
              </a:graphicData>
            </a:graphic>
          </wp:inline>
        </w:drawing>
      </w:r>
    </w:p>
    <w:p w14:paraId="02B6D0F5" w14:textId="77777777" w:rsidR="00E874C3" w:rsidRDefault="00E874C3" w:rsidP="00E874C3"/>
    <w:p w14:paraId="76F15241" w14:textId="6AC4613D" w:rsidR="00E874C3" w:rsidRDefault="00E874C3" w:rsidP="00E874C3"/>
    <w:p w14:paraId="0A8C309D" w14:textId="77777777" w:rsidR="00E874C3" w:rsidRDefault="00E874C3" w:rsidP="00E874C3"/>
    <w:p w14:paraId="46D5D083" w14:textId="26B06A8C" w:rsidR="00E874C3" w:rsidRDefault="00E874C3" w:rsidP="00E874C3">
      <w:r>
        <w:rPr>
          <w:b/>
          <w:bCs/>
        </w:rPr>
        <w:t xml:space="preserve">Supplementary Figure 3. </w:t>
      </w:r>
      <w:commentRangeStart w:id="38"/>
      <w:commentRangeStart w:id="39"/>
      <w:commentRangeStart w:id="40"/>
      <w:commentRangeStart w:id="41"/>
      <w:r>
        <w:rPr>
          <w:b/>
          <w:bCs/>
        </w:rPr>
        <w:t xml:space="preserve">Number of Significant Differences </w:t>
      </w:r>
      <w:commentRangeEnd w:id="38"/>
      <w:r w:rsidR="005D7A9E">
        <w:rPr>
          <w:rStyle w:val="CommentReference"/>
        </w:rPr>
        <w:commentReference w:id="38"/>
      </w:r>
      <w:commentRangeEnd w:id="39"/>
      <w:r w:rsidR="00034B9D">
        <w:rPr>
          <w:rStyle w:val="CommentReference"/>
        </w:rPr>
        <w:commentReference w:id="39"/>
      </w:r>
      <w:commentRangeEnd w:id="40"/>
      <w:r w:rsidR="00754177">
        <w:rPr>
          <w:rStyle w:val="CommentReference"/>
        </w:rPr>
        <w:commentReference w:id="40"/>
      </w:r>
      <w:commentRangeEnd w:id="41"/>
      <w:r w:rsidR="0096443B">
        <w:rPr>
          <w:rStyle w:val="CommentReference"/>
        </w:rPr>
        <w:commentReference w:id="41"/>
      </w:r>
      <w:r>
        <w:rPr>
          <w:b/>
          <w:bCs/>
        </w:rPr>
        <w:t xml:space="preserve">Relative to T0 as a Function of MSP-MS Incubation Time. </w:t>
      </w:r>
      <w:r>
        <w:t xml:space="preserve">The number of significantly enriched peptides relative to time 0 as shown per duration of time incubated with the indicated </w:t>
      </w:r>
      <w:r w:rsidR="00B91509">
        <w:t>cathepsin</w:t>
      </w:r>
      <w:r>
        <w:t>.</w:t>
      </w:r>
    </w:p>
    <w:p w14:paraId="1635B32F" w14:textId="77777777" w:rsidR="00E874C3" w:rsidRDefault="00E874C3" w:rsidP="00E874C3"/>
    <w:p w14:paraId="00BE9050" w14:textId="77777777" w:rsidR="00E874C3" w:rsidRDefault="00E874C3" w:rsidP="00E874C3"/>
    <w:p w14:paraId="54E32BE4" w14:textId="77777777" w:rsidR="00E874C3" w:rsidRDefault="00E874C3" w:rsidP="00E874C3"/>
    <w:p w14:paraId="667789B5" w14:textId="77777777" w:rsidR="00E874C3" w:rsidRDefault="00E874C3" w:rsidP="00E874C3"/>
    <w:p w14:paraId="532E586C" w14:textId="77777777" w:rsidR="00E874C3" w:rsidRDefault="00E874C3" w:rsidP="00E874C3"/>
    <w:p w14:paraId="54C61430" w14:textId="22C9CE49" w:rsidR="00E874C3" w:rsidRDefault="00E874C3" w:rsidP="00E874C3"/>
    <w:p w14:paraId="793E26DC" w14:textId="77777777" w:rsidR="00E874C3" w:rsidRDefault="00E874C3" w:rsidP="00E874C3"/>
    <w:p w14:paraId="3A12BAF2" w14:textId="77777777" w:rsidR="00E874C3" w:rsidRDefault="00E874C3" w:rsidP="00E874C3"/>
    <w:p w14:paraId="784131B0" w14:textId="77777777" w:rsidR="00E874C3" w:rsidRDefault="00E874C3" w:rsidP="00E874C3"/>
    <w:p w14:paraId="6A8120E5" w14:textId="77777777" w:rsidR="00E874C3" w:rsidRDefault="00E874C3" w:rsidP="00E874C3"/>
    <w:p w14:paraId="519A2C4C" w14:textId="77777777" w:rsidR="00E874C3" w:rsidRDefault="00E874C3" w:rsidP="00E874C3"/>
    <w:p w14:paraId="4842D741" w14:textId="77777777" w:rsidR="00E874C3" w:rsidRDefault="00E874C3" w:rsidP="00E874C3"/>
    <w:p w14:paraId="4B93D692" w14:textId="77777777" w:rsidR="00E874C3" w:rsidRDefault="00E874C3" w:rsidP="00E874C3"/>
    <w:p w14:paraId="4450E339" w14:textId="77777777" w:rsidR="00E874C3" w:rsidRDefault="00E874C3" w:rsidP="00E874C3"/>
    <w:p w14:paraId="53ED089E" w14:textId="77777777" w:rsidR="00E874C3" w:rsidRDefault="00E874C3" w:rsidP="00E874C3"/>
    <w:p w14:paraId="437E99C2" w14:textId="77777777" w:rsidR="00E874C3" w:rsidRDefault="00E874C3" w:rsidP="00E874C3"/>
    <w:p w14:paraId="4E101999" w14:textId="77777777" w:rsidR="00E874C3" w:rsidRDefault="00E874C3" w:rsidP="00E874C3"/>
    <w:p w14:paraId="0647006C" w14:textId="19619547" w:rsidR="00E874C3" w:rsidRPr="00CB6899" w:rsidRDefault="00341B7E" w:rsidP="00E874C3">
      <w:r>
        <w:rPr>
          <w:noProof/>
        </w:rPr>
        <w:lastRenderedPageBreak/>
        <w:drawing>
          <wp:inline distT="0" distB="0" distL="0" distR="0" wp14:anchorId="32E17398" wp14:editId="2F4DCA7A">
            <wp:extent cx="5943600" cy="3566160"/>
            <wp:effectExtent l="0" t="0" r="0" b="2540"/>
            <wp:docPr id="15901515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51504" name="Picture 1590151504"/>
                    <pic:cNvPicPr/>
                  </pic:nvPicPr>
                  <pic:blipFill>
                    <a:blip r:embed="rId24"/>
                    <a:stretch>
                      <a:fillRect/>
                    </a:stretch>
                  </pic:blipFill>
                  <pic:spPr>
                    <a:xfrm>
                      <a:off x="0" y="0"/>
                      <a:ext cx="5943600" cy="3566160"/>
                    </a:xfrm>
                    <a:prstGeom prst="rect">
                      <a:avLst/>
                    </a:prstGeom>
                  </pic:spPr>
                </pic:pic>
              </a:graphicData>
            </a:graphic>
          </wp:inline>
        </w:drawing>
      </w:r>
    </w:p>
    <w:p w14:paraId="13AD18EB" w14:textId="77777777" w:rsidR="00E874C3" w:rsidRDefault="00E874C3" w:rsidP="00E874C3">
      <w:pPr>
        <w:rPr>
          <w:b/>
          <w:bCs/>
        </w:rPr>
      </w:pPr>
    </w:p>
    <w:p w14:paraId="05DC0333" w14:textId="75B46EC5" w:rsidR="00E54B49" w:rsidRDefault="00E874C3" w:rsidP="00AD3A78">
      <w:commentRangeStart w:id="42"/>
      <w:r>
        <w:rPr>
          <w:b/>
          <w:bCs/>
        </w:rPr>
        <w:t>Supplementary Figure 4. Assessment of Cathepsin C for Reported Substrate Preferences</w:t>
      </w:r>
      <w:commentRangeEnd w:id="42"/>
      <w:r w:rsidR="00B021D5">
        <w:rPr>
          <w:rStyle w:val="CommentReference"/>
        </w:rPr>
        <w:commentReference w:id="42"/>
      </w:r>
      <w:r>
        <w:rPr>
          <w:b/>
          <w:bCs/>
        </w:rPr>
        <w:t>.</w:t>
      </w:r>
      <w:r w:rsidR="00B91509">
        <w:rPr>
          <w:b/>
          <w:bCs/>
        </w:rPr>
        <w:t xml:space="preserve"> </w:t>
      </w:r>
      <w:r>
        <w:t xml:space="preserve">Mean normalized intensities for peptides </w:t>
      </w:r>
      <w:r w:rsidR="00B91509">
        <w:t xml:space="preserve">compared between </w:t>
      </w:r>
      <w:r w:rsidR="00B021D5">
        <w:t>0 minutes</w:t>
      </w:r>
      <w:r w:rsidR="00B91509">
        <w:t xml:space="preserve"> and </w:t>
      </w:r>
      <w:r w:rsidR="00B021D5">
        <w:t>90 minutes of incubation</w:t>
      </w:r>
      <w:r w:rsidR="00B91509">
        <w:t xml:space="preserve"> for cathepsin C. (A) </w:t>
      </w:r>
      <w:r w:rsidR="00E54B49">
        <w:t xml:space="preserve">Cleavages </w:t>
      </w:r>
      <w:r w:rsidR="00B91509">
        <w:t>expected to</w:t>
      </w:r>
      <w:r w:rsidR="00E54B49">
        <w:t xml:space="preserve"> increase over time </w:t>
      </w:r>
      <w:r w:rsidR="00B91509">
        <w:t xml:space="preserve">based on cathepsin C specificities </w:t>
      </w:r>
      <w:r w:rsidR="00E54B49">
        <w:t>reported in</w:t>
      </w:r>
      <w:r w:rsidR="00B91509">
        <w:t xml:space="preserve"> the literature, </w:t>
      </w:r>
      <w:r>
        <w:t>peptides with a proline adjacent to the cleavage site (</w:t>
      </w:r>
      <w:r w:rsidRPr="00DB75E1">
        <w:rPr>
          <w:rFonts w:cs="Arial"/>
          <w:color w:val="202122"/>
          <w:shd w:val="clear" w:color="auto" w:fill="FFFFFF"/>
        </w:rPr>
        <w:t>P1 or P1’ position)</w:t>
      </w:r>
      <w:r>
        <w:t xml:space="preserve">, or with N terminal residues of </w:t>
      </w:r>
      <w:r w:rsidR="00AD3A78">
        <w:t>l</w:t>
      </w:r>
      <w:r>
        <w:t xml:space="preserve">ysine or arginine have been excluded.  </w:t>
      </w:r>
      <w:r w:rsidR="00E54B49">
        <w:t xml:space="preserve">Peptides expected to not be cleaved based on reported cathepsin C specificities, (B) peptide cleavage products with Lysine or Arginine at the N </w:t>
      </w:r>
      <w:r w:rsidR="00301C49">
        <w:t>terminus,</w:t>
      </w:r>
      <w:r w:rsidR="00E54B49">
        <w:t xml:space="preserve"> (C) peptide cleavage products with proline at position P1, (C) peptide cleavage products with proline at P1’, peptide cleavage products with the reversed rule from</w:t>
      </w:r>
      <w:r w:rsidR="00990612">
        <w:t xml:space="preserve"> panel A</w:t>
      </w:r>
      <w:r w:rsidR="00E54B49">
        <w:t xml:space="preserve">, (F) all </w:t>
      </w:r>
      <w:r w:rsidR="00990612">
        <w:t>peptides.</w:t>
      </w:r>
      <w:r w:rsidR="00E54B49">
        <w:t xml:space="preserve"> Statistics show the results of T-tests. P</w:t>
      </w:r>
      <w:r w:rsidR="00AD3A78">
        <w:t xml:space="preserve"> </w:t>
      </w:r>
      <w:r w:rsidR="00E54B49">
        <w:t xml:space="preserve">values are denoted as follows: </w:t>
      </w:r>
      <w:r w:rsidR="00301C49">
        <w:t xml:space="preserve">ns &gt; 0.05 </w:t>
      </w:r>
      <w:r w:rsidR="00E54B49">
        <w:t xml:space="preserve">* </w:t>
      </w:r>
      <w:proofErr w:type="gramStart"/>
      <w:r w:rsidR="00990612" w:rsidRPr="00990612">
        <w:t>≤</w:t>
      </w:r>
      <w:r w:rsidR="00990612">
        <w:t xml:space="preserve"> </w:t>
      </w:r>
      <w:r w:rsidR="00301C49">
        <w:t xml:space="preserve"> </w:t>
      </w:r>
      <w:r w:rsidR="00E54B49">
        <w:t>0.05</w:t>
      </w:r>
      <w:proofErr w:type="gramEnd"/>
      <w:r w:rsidR="00301C49">
        <w:t xml:space="preserve">, </w:t>
      </w:r>
      <w:r w:rsidR="00E54B49">
        <w:t xml:space="preserve">** </w:t>
      </w:r>
      <w:r w:rsidR="00301C49">
        <w:t xml:space="preserve"> </w:t>
      </w:r>
      <w:r w:rsidR="00990612" w:rsidRPr="00990612">
        <w:t>≤</w:t>
      </w:r>
      <w:r w:rsidR="00990612">
        <w:t xml:space="preserve"> </w:t>
      </w:r>
      <w:r w:rsidR="00301C49">
        <w:t xml:space="preserve"> </w:t>
      </w:r>
      <w:r w:rsidR="00AD3A78">
        <w:t xml:space="preserve">0.01, *** </w:t>
      </w:r>
      <w:r w:rsidR="00990612" w:rsidRPr="00990612">
        <w:t>≤</w:t>
      </w:r>
      <w:r w:rsidR="00990612">
        <w:t xml:space="preserve"> </w:t>
      </w:r>
      <w:r w:rsidR="00301C49">
        <w:t xml:space="preserve"> </w:t>
      </w:r>
      <w:r w:rsidR="00AD3A78">
        <w:t xml:space="preserve">0.001, **** </w:t>
      </w:r>
      <w:r w:rsidR="00990612" w:rsidRPr="00990612">
        <w:t>≤</w:t>
      </w:r>
      <w:r w:rsidR="00990612">
        <w:t xml:space="preserve"> </w:t>
      </w:r>
      <w:r w:rsidR="00301C49">
        <w:t xml:space="preserve"> </w:t>
      </w:r>
      <w:r w:rsidR="00AD3A78">
        <w:t xml:space="preserve">0.0001. </w:t>
      </w:r>
    </w:p>
    <w:p w14:paraId="38A1EBA0" w14:textId="77777777" w:rsidR="00E54B49" w:rsidRDefault="00E54B49" w:rsidP="00E874C3"/>
    <w:p w14:paraId="45DB3B86" w14:textId="77777777" w:rsidR="00E54B49" w:rsidRDefault="00E54B49" w:rsidP="00E874C3"/>
    <w:p w14:paraId="40B73090" w14:textId="77777777" w:rsidR="00E874C3" w:rsidRDefault="00E874C3" w:rsidP="00E874C3">
      <w:pPr>
        <w:rPr>
          <w:b/>
          <w:bCs/>
        </w:rPr>
      </w:pPr>
    </w:p>
    <w:p w14:paraId="3A4A7F19" w14:textId="1CC3E82A" w:rsidR="00E874C3" w:rsidRDefault="00187C7C" w:rsidP="00E874C3">
      <w:pPr>
        <w:rPr>
          <w:b/>
          <w:bCs/>
        </w:rPr>
      </w:pPr>
      <w:r>
        <w:rPr>
          <w:b/>
          <w:bCs/>
          <w:noProof/>
        </w:rPr>
        <w:lastRenderedPageBreak/>
        <w:drawing>
          <wp:inline distT="0" distB="0" distL="0" distR="0" wp14:anchorId="22AE4217" wp14:editId="499D894E">
            <wp:extent cx="4251960" cy="8229600"/>
            <wp:effectExtent l="0" t="0" r="2540" b="0"/>
            <wp:docPr id="16029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98" name="Picture 1602998"/>
                    <pic:cNvPicPr/>
                  </pic:nvPicPr>
                  <pic:blipFill>
                    <a:blip r:embed="rId25"/>
                    <a:stretch>
                      <a:fillRect/>
                    </a:stretch>
                  </pic:blipFill>
                  <pic:spPr>
                    <a:xfrm>
                      <a:off x="0" y="0"/>
                      <a:ext cx="4251960" cy="8229600"/>
                    </a:xfrm>
                    <a:prstGeom prst="rect">
                      <a:avLst/>
                    </a:prstGeom>
                  </pic:spPr>
                </pic:pic>
              </a:graphicData>
            </a:graphic>
          </wp:inline>
        </w:drawing>
      </w:r>
    </w:p>
    <w:p w14:paraId="4ECEC952" w14:textId="292D114D" w:rsidR="00E874C3" w:rsidRPr="00CB6899" w:rsidRDefault="00E874C3" w:rsidP="00E874C3">
      <w:r>
        <w:rPr>
          <w:b/>
          <w:bCs/>
        </w:rPr>
        <w:lastRenderedPageBreak/>
        <w:t xml:space="preserve">Supplementary Figure 5. </w:t>
      </w:r>
      <w:proofErr w:type="spellStart"/>
      <w:r>
        <w:rPr>
          <w:b/>
          <w:bCs/>
        </w:rPr>
        <w:t>Icelogo</w:t>
      </w:r>
      <w:proofErr w:type="spellEnd"/>
      <w:r>
        <w:rPr>
          <w:b/>
          <w:bCs/>
        </w:rPr>
        <w:t xml:space="preserve"> Analyses </w:t>
      </w:r>
      <w:proofErr w:type="gramStart"/>
      <w:r>
        <w:rPr>
          <w:b/>
          <w:bCs/>
        </w:rPr>
        <w:t>With</w:t>
      </w:r>
      <w:proofErr w:type="gramEnd"/>
      <w:r>
        <w:rPr>
          <w:b/>
          <w:bCs/>
        </w:rPr>
        <w:t xml:space="preserve"> Extended Cleavage Motifs. </w:t>
      </w:r>
      <w:commentRangeStart w:id="43"/>
      <w:commentRangeStart w:id="44"/>
      <w:commentRangeStart w:id="45"/>
      <w:r>
        <w:t>Ice</w:t>
      </w:r>
      <w:r w:rsidR="008F2C0D">
        <w:t>L</w:t>
      </w:r>
      <w:r>
        <w:t>ogo</w:t>
      </w:r>
      <w:commentRangeEnd w:id="43"/>
      <w:r w:rsidR="00954C35">
        <w:rPr>
          <w:rStyle w:val="CommentReference"/>
        </w:rPr>
        <w:commentReference w:id="43"/>
      </w:r>
      <w:commentRangeEnd w:id="44"/>
      <w:r w:rsidR="00034B9D">
        <w:rPr>
          <w:rStyle w:val="CommentReference"/>
        </w:rPr>
        <w:commentReference w:id="44"/>
      </w:r>
      <w:commentRangeEnd w:id="45"/>
      <w:r w:rsidR="00754177">
        <w:rPr>
          <w:rStyle w:val="CommentReference"/>
        </w:rPr>
        <w:commentReference w:id="45"/>
      </w:r>
      <w:r>
        <w:t xml:space="preserve"> analysis of peptide cleavage motifs containing the 6 amino acids before and after the </w:t>
      </w:r>
      <w:r w:rsidR="00E54B49">
        <w:t>significantly</w:t>
      </w:r>
      <w:r>
        <w:t xml:space="preserve"> enriched peptides with detected cleavage sites relative to all possible within the background universe of the </w:t>
      </w:r>
      <w:r w:rsidR="00E54B49">
        <w:t>228-peptide</w:t>
      </w:r>
      <w:r>
        <w:t xml:space="preserve"> library used for the experiment.  </w:t>
      </w:r>
    </w:p>
    <w:p w14:paraId="566402B6" w14:textId="7AAD51BF" w:rsidR="00411F1C" w:rsidRDefault="007C2821" w:rsidP="00E92335">
      <w:pPr>
        <w:spacing w:line="480" w:lineRule="auto"/>
        <w:rPr>
          <w:sz w:val="32"/>
          <w:szCs w:val="32"/>
        </w:rPr>
      </w:pPr>
      <w:r>
        <w:rPr>
          <w:sz w:val="32"/>
          <w:szCs w:val="32"/>
        </w:rPr>
        <w:tab/>
      </w:r>
    </w:p>
    <w:p w14:paraId="6A8CAF7A" w14:textId="77777777" w:rsidR="00E874C3" w:rsidRPr="002E31AB" w:rsidRDefault="00E874C3" w:rsidP="00E92335">
      <w:pPr>
        <w:spacing w:line="480" w:lineRule="auto"/>
      </w:pPr>
    </w:p>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40C49D80" w:rsidR="00D71228" w:rsidRDefault="001D28EB" w:rsidP="00E92335">
      <w:pPr>
        <w:spacing w:line="480" w:lineRule="auto"/>
        <w:rPr>
          <w:rFonts w:ascii="Aptos" w:hAnsi="Aptos"/>
        </w:rPr>
      </w:pPr>
      <w:r w:rsidRPr="001D28EB">
        <w:rPr>
          <w:rFonts w:ascii="Aptos" w:hAnsi="Aptos"/>
        </w:rPr>
        <w:t>Charlie Bayne and Brianna Hurysz were supported in part by the UCSD Graduate Training Program in Cellular and Molecular Pharmacology through an institutional training grant from the National Institute of General Medical Sciences, T32 GM007752.</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3392A1B9"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w:t>
      </w:r>
      <w:r w:rsidR="00525B98">
        <w:lastRenderedPageBreak/>
        <w:t xml:space="preserve">provided funding, </w:t>
      </w:r>
      <w:r>
        <w:t>oversaw the project</w:t>
      </w:r>
      <w:r w:rsidR="00525B98">
        <w:t xml:space="preserve"> and provided contributions to the conception and design of the work</w:t>
      </w:r>
      <w:r>
        <w:t>.</w:t>
      </w:r>
      <w:r w:rsidR="00525B98">
        <w:t xml:space="preserve"> </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5DB9A519" w:rsidR="009B5FE1" w:rsidRPr="009101EB" w:rsidRDefault="009B5FE1" w:rsidP="00E92335">
      <w:pPr>
        <w:spacing w:line="480" w:lineRule="auto"/>
        <w:rPr>
          <w:color w:val="000000" w:themeColor="text1"/>
        </w:rPr>
      </w:pPr>
      <w:r w:rsidRPr="009101EB">
        <w:rPr>
          <w:color w:val="000000" w:themeColor="text1"/>
        </w:rPr>
        <w:t>We would like to acknowledge Dr. Zhenze Jiang for his initial conception of the</w:t>
      </w:r>
      <w:r w:rsidR="00B77314" w:rsidRPr="009101EB">
        <w:rPr>
          <w:color w:val="000000" w:themeColor="text1"/>
        </w:rPr>
        <w:t xml:space="preserve"> previous</w:t>
      </w:r>
      <w:r w:rsidRPr="009101EB">
        <w:rPr>
          <w:color w:val="000000" w:themeColor="text1"/>
        </w:rPr>
        <w:t xml:space="preserve"> R scripts, as well as Dr. Lawrence Liu and Dr. Michael Yoon for maintaining and updating the scripts. We also thank Dr. Jiang and Dr. Yoon for running th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mspms and for </w:t>
      </w:r>
      <w:r w:rsidR="00B77314" w:rsidRPr="009101EB">
        <w:rPr>
          <w:color w:val="000000" w:themeColor="text1"/>
        </w:rPr>
        <w:t>educating</w:t>
      </w:r>
      <w:r w:rsidRPr="009101EB">
        <w:rPr>
          <w:color w:val="000000" w:themeColor="text1"/>
        </w:rPr>
        <w:t xml:space="preserve"> new users how to perform the data analysis. </w:t>
      </w:r>
      <w:r w:rsidR="000223BC">
        <w:rPr>
          <w:color w:val="000000" w:themeColor="text1"/>
        </w:rPr>
        <w:t xml:space="preserve">Dr. O’Donoghue would like to acknowledge </w:t>
      </w:r>
      <w:r w:rsidR="00B72E23">
        <w:rPr>
          <w:color w:val="000000" w:themeColor="text1"/>
        </w:rPr>
        <w:t xml:space="preserve">the following </w:t>
      </w:r>
      <w:r w:rsidR="00704058">
        <w:rPr>
          <w:color w:val="000000" w:themeColor="text1"/>
        </w:rPr>
        <w:t xml:space="preserve">NIH </w:t>
      </w:r>
      <w:r w:rsidR="000223BC">
        <w:rPr>
          <w:color w:val="000000" w:themeColor="text1"/>
        </w:rPr>
        <w:t xml:space="preserve">funding </w:t>
      </w:r>
      <w:r w:rsidR="00704058">
        <w:rPr>
          <w:color w:val="000000" w:themeColor="text1"/>
        </w:rPr>
        <w:t xml:space="preserve">to </w:t>
      </w:r>
      <w:r w:rsidR="00B72E23">
        <w:rPr>
          <w:color w:val="000000" w:themeColor="text1"/>
        </w:rPr>
        <w:t xml:space="preserve">support this research, </w:t>
      </w:r>
      <w:r w:rsidR="00B72E23" w:rsidRPr="00B72E23">
        <w:rPr>
          <w:color w:val="000000" w:themeColor="text1"/>
        </w:rPr>
        <w:t>R01AI158612</w:t>
      </w:r>
      <w:r w:rsidR="00B72E23">
        <w:rPr>
          <w:color w:val="000000" w:themeColor="text1"/>
        </w:rPr>
        <w:t xml:space="preserve">, </w:t>
      </w:r>
      <w:r w:rsidR="00AF0514" w:rsidRPr="00AF0514">
        <w:rPr>
          <w:color w:val="000000" w:themeColor="text1"/>
        </w:rPr>
        <w:t>R21AI171824</w:t>
      </w:r>
      <w:r w:rsidR="00D35837">
        <w:rPr>
          <w:color w:val="000000" w:themeColor="text1"/>
        </w:rPr>
        <w:t xml:space="preserve"> and</w:t>
      </w:r>
      <w:r w:rsidR="00AF0514">
        <w:rPr>
          <w:color w:val="000000" w:themeColor="text1"/>
        </w:rPr>
        <w:t xml:space="preserve"> </w:t>
      </w:r>
      <w:r w:rsidR="00AF0514" w:rsidRPr="00AF0514">
        <w:rPr>
          <w:color w:val="000000" w:themeColor="text1"/>
        </w:rPr>
        <w:t>R21CA256460</w:t>
      </w:r>
      <w:r w:rsidR="00D35837">
        <w:rPr>
          <w:color w:val="000000" w:themeColor="text1"/>
        </w:rPr>
        <w:t>.</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5CFF7DA0" w14:textId="77777777" w:rsidR="00535BBE" w:rsidRPr="00535BBE" w:rsidRDefault="00041BFE" w:rsidP="00535BBE">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535BBE" w:rsidRPr="00535BBE">
        <w:rPr>
          <w:rFonts w:ascii="Aptos"/>
        </w:rPr>
        <w:t>1.</w:t>
      </w:r>
      <w:r w:rsidR="00535BBE" w:rsidRPr="00535BBE">
        <w:rPr>
          <w:rFonts w:ascii="Aptos"/>
        </w:rPr>
        <w:tab/>
        <w:t xml:space="preserve">O’Donoghue, A. J. </w:t>
      </w:r>
      <w:r w:rsidR="00535BBE" w:rsidRPr="00535BBE">
        <w:rPr>
          <w:rFonts w:ascii="Aptos"/>
          <w:i/>
          <w:iCs/>
        </w:rPr>
        <w:t>et al.</w:t>
      </w:r>
      <w:r w:rsidR="00535BBE" w:rsidRPr="00535BBE">
        <w:rPr>
          <w:rFonts w:ascii="Aptos"/>
        </w:rPr>
        <w:t xml:space="preserve"> Global identification of peptidase specificity by multiplex substrate profiling. </w:t>
      </w:r>
      <w:r w:rsidR="00535BBE" w:rsidRPr="00535BBE">
        <w:rPr>
          <w:rFonts w:ascii="Aptos"/>
          <w:i/>
          <w:iCs/>
        </w:rPr>
        <w:t>Nat Methods</w:t>
      </w:r>
      <w:r w:rsidR="00535BBE" w:rsidRPr="00535BBE">
        <w:rPr>
          <w:rFonts w:ascii="Aptos"/>
        </w:rPr>
        <w:t xml:space="preserve"> </w:t>
      </w:r>
      <w:r w:rsidR="00535BBE" w:rsidRPr="00535BBE">
        <w:rPr>
          <w:rFonts w:ascii="Aptos"/>
          <w:b/>
          <w:bCs/>
        </w:rPr>
        <w:t>9</w:t>
      </w:r>
      <w:r w:rsidR="00535BBE" w:rsidRPr="00535BBE">
        <w:rPr>
          <w:rFonts w:ascii="Aptos"/>
        </w:rPr>
        <w:t>, 1095–1100 (2012).</w:t>
      </w:r>
    </w:p>
    <w:p w14:paraId="50835444" w14:textId="77777777" w:rsidR="00535BBE" w:rsidRPr="00535BBE" w:rsidRDefault="00535BBE" w:rsidP="00535BBE">
      <w:pPr>
        <w:pStyle w:val="Bibliography"/>
        <w:rPr>
          <w:rFonts w:ascii="Aptos"/>
        </w:rPr>
      </w:pPr>
      <w:r w:rsidRPr="00535BBE">
        <w:rPr>
          <w:rFonts w:ascii="Aptos"/>
        </w:rPr>
        <w:t>2.</w:t>
      </w:r>
      <w:r w:rsidRPr="00535BBE">
        <w:rPr>
          <w:rFonts w:ascii="Aptos"/>
        </w:rPr>
        <w:tab/>
        <w:t xml:space="preserve">Rohweder, P. J., Jiang, Z., Hurysz, B. M., O’Donoghue, A. J. &amp; Craik, C. S. Multiplex substrate profiling by mass spectrometry for proteases. in </w:t>
      </w:r>
      <w:r w:rsidRPr="00535BBE">
        <w:rPr>
          <w:rFonts w:ascii="Aptos"/>
          <w:i/>
          <w:iCs/>
        </w:rPr>
        <w:t>Methods in Enzymology</w:t>
      </w:r>
      <w:r w:rsidRPr="00535BBE">
        <w:rPr>
          <w:rFonts w:ascii="Aptos"/>
        </w:rPr>
        <w:t xml:space="preserve"> vol. 682 375–411 (Elsevier, 2023).</w:t>
      </w:r>
    </w:p>
    <w:p w14:paraId="5944992E" w14:textId="77777777" w:rsidR="00535BBE" w:rsidRPr="00535BBE" w:rsidRDefault="00535BBE" w:rsidP="00535BBE">
      <w:pPr>
        <w:pStyle w:val="Bibliography"/>
        <w:rPr>
          <w:rFonts w:ascii="Aptos"/>
        </w:rPr>
      </w:pPr>
      <w:r w:rsidRPr="00535BBE">
        <w:rPr>
          <w:rFonts w:ascii="Aptos"/>
        </w:rPr>
        <w:t>3.</w:t>
      </w:r>
      <w:r w:rsidRPr="00535BBE">
        <w:rPr>
          <w:rFonts w:ascii="Aptos"/>
        </w:rPr>
        <w:tab/>
        <w:t xml:space="preserve">Miller, G. A Scientist’s Nightmare: Software Problem Leads to Five Retractions. </w:t>
      </w:r>
      <w:r w:rsidRPr="00535BBE">
        <w:rPr>
          <w:rFonts w:ascii="Aptos"/>
          <w:i/>
          <w:iCs/>
        </w:rPr>
        <w:t>Science</w:t>
      </w:r>
      <w:r w:rsidRPr="00535BBE">
        <w:rPr>
          <w:rFonts w:ascii="Aptos"/>
        </w:rPr>
        <w:t xml:space="preserve"> </w:t>
      </w:r>
      <w:r w:rsidRPr="00535BBE">
        <w:rPr>
          <w:rFonts w:ascii="Aptos"/>
          <w:b/>
          <w:bCs/>
        </w:rPr>
        <w:t>314</w:t>
      </w:r>
      <w:r w:rsidRPr="00535BBE">
        <w:rPr>
          <w:rFonts w:ascii="Aptos"/>
        </w:rPr>
        <w:t>, 1856–1857 (2006).</w:t>
      </w:r>
    </w:p>
    <w:p w14:paraId="37B569CE" w14:textId="77777777" w:rsidR="00535BBE" w:rsidRPr="00535BBE" w:rsidRDefault="00535BBE" w:rsidP="00535BBE">
      <w:pPr>
        <w:pStyle w:val="Bibliography"/>
        <w:rPr>
          <w:rFonts w:ascii="Aptos"/>
        </w:rPr>
      </w:pPr>
      <w:r w:rsidRPr="00535BBE">
        <w:rPr>
          <w:rFonts w:ascii="Aptos"/>
        </w:rPr>
        <w:lastRenderedPageBreak/>
        <w:t>4.</w:t>
      </w:r>
      <w:r w:rsidRPr="00535BBE">
        <w:rPr>
          <w:rFonts w:ascii="Aptos"/>
        </w:rPr>
        <w:tab/>
        <w:t xml:space="preserve">Freedman, L. P., Cockburn, I. M. &amp; Simcoe, T. S. The Economics of Reproducibility in Preclinical Research. </w:t>
      </w:r>
      <w:r w:rsidRPr="00535BBE">
        <w:rPr>
          <w:rFonts w:ascii="Aptos"/>
          <w:i/>
          <w:iCs/>
        </w:rPr>
        <w:t>PLOS Biology</w:t>
      </w:r>
      <w:r w:rsidRPr="00535BBE">
        <w:rPr>
          <w:rFonts w:ascii="Aptos"/>
        </w:rPr>
        <w:t xml:space="preserve"> (2015).</w:t>
      </w:r>
    </w:p>
    <w:p w14:paraId="45A8D37C" w14:textId="77777777" w:rsidR="00535BBE" w:rsidRPr="00535BBE" w:rsidRDefault="00535BBE" w:rsidP="00535BBE">
      <w:pPr>
        <w:pStyle w:val="Bibliography"/>
        <w:rPr>
          <w:rFonts w:ascii="Aptos"/>
        </w:rPr>
      </w:pPr>
      <w:r w:rsidRPr="00535BBE">
        <w:rPr>
          <w:rFonts w:ascii="Aptos"/>
        </w:rPr>
        <w:t>5.</w:t>
      </w:r>
      <w:r w:rsidRPr="00535BBE">
        <w:rPr>
          <w:rFonts w:ascii="Aptos"/>
        </w:rPr>
        <w:tab/>
        <w:t>Huang, Y. &amp; Gottardo, R. Comparability and reproducibility of biomedical data.</w:t>
      </w:r>
    </w:p>
    <w:p w14:paraId="78C6191B" w14:textId="77777777" w:rsidR="00535BBE" w:rsidRPr="00535BBE" w:rsidRDefault="00535BBE" w:rsidP="00535BBE">
      <w:pPr>
        <w:pStyle w:val="Bibliography"/>
        <w:rPr>
          <w:rFonts w:ascii="Aptos"/>
        </w:rPr>
      </w:pPr>
      <w:r w:rsidRPr="00F41353">
        <w:rPr>
          <w:rFonts w:ascii="Aptos"/>
          <w:lang w:val="fr-FR"/>
        </w:rPr>
        <w:t>6.</w:t>
      </w:r>
      <w:r w:rsidRPr="00F41353">
        <w:rPr>
          <w:rFonts w:ascii="Aptos"/>
          <w:lang w:val="fr-FR"/>
        </w:rPr>
        <w:tab/>
        <w:t xml:space="preserve">Gentleman, R. C. </w:t>
      </w:r>
      <w:r w:rsidRPr="00F41353">
        <w:rPr>
          <w:rFonts w:ascii="Aptos"/>
          <w:i/>
          <w:iCs/>
          <w:lang w:val="fr-FR"/>
        </w:rPr>
        <w:t>et al.</w:t>
      </w:r>
      <w:r w:rsidRPr="00F41353">
        <w:rPr>
          <w:rFonts w:ascii="Aptos"/>
          <w:lang w:val="fr-FR"/>
        </w:rPr>
        <w:t xml:space="preserve"> </w:t>
      </w:r>
      <w:r w:rsidRPr="00535BBE">
        <w:rPr>
          <w:rFonts w:ascii="Aptos"/>
        </w:rPr>
        <w:t xml:space="preserve">Bioconductor: open software development for computational biology and bioinformatics. </w:t>
      </w:r>
      <w:r w:rsidRPr="00535BBE">
        <w:rPr>
          <w:rFonts w:ascii="Aptos"/>
          <w:i/>
          <w:iCs/>
        </w:rPr>
        <w:t>Genome Biology</w:t>
      </w:r>
      <w:r w:rsidRPr="00535BBE">
        <w:rPr>
          <w:rFonts w:ascii="Aptos"/>
        </w:rPr>
        <w:t xml:space="preserve"> (2004).</w:t>
      </w:r>
    </w:p>
    <w:p w14:paraId="62BE1193" w14:textId="77777777" w:rsidR="00535BBE" w:rsidRPr="00535BBE" w:rsidRDefault="00535BBE" w:rsidP="00535BBE">
      <w:pPr>
        <w:pStyle w:val="Bibliography"/>
        <w:rPr>
          <w:rFonts w:ascii="Aptos"/>
        </w:rPr>
      </w:pPr>
      <w:r w:rsidRPr="00535BBE">
        <w:rPr>
          <w:rFonts w:ascii="Aptos"/>
        </w:rPr>
        <w:t>7.</w:t>
      </w:r>
      <w:r w:rsidRPr="00535BBE">
        <w:rPr>
          <w:rFonts w:ascii="Aptos"/>
        </w:rPr>
        <w:tab/>
        <w:t xml:space="preserve">Yadati, T., Houben, T., Bitorina, A. &amp; Shiri-Sverdlov, R. The Ins and Outs of Cathepsins: Physiological Function and Role in Disease Management. </w:t>
      </w:r>
      <w:r w:rsidRPr="00535BBE">
        <w:rPr>
          <w:rFonts w:ascii="Aptos"/>
          <w:i/>
          <w:iCs/>
        </w:rPr>
        <w:t>Cells</w:t>
      </w:r>
      <w:r w:rsidRPr="00535BBE">
        <w:rPr>
          <w:rFonts w:ascii="Aptos"/>
        </w:rPr>
        <w:t xml:space="preserve"> </w:t>
      </w:r>
      <w:r w:rsidRPr="00535BBE">
        <w:rPr>
          <w:rFonts w:ascii="Aptos"/>
          <w:b/>
          <w:bCs/>
        </w:rPr>
        <w:t>9</w:t>
      </w:r>
      <w:r w:rsidRPr="00535BBE">
        <w:rPr>
          <w:rFonts w:ascii="Aptos"/>
        </w:rPr>
        <w:t>, 1679 (2020).</w:t>
      </w:r>
    </w:p>
    <w:p w14:paraId="30B51C7B" w14:textId="77777777" w:rsidR="00535BBE" w:rsidRPr="00535BBE" w:rsidRDefault="00535BBE" w:rsidP="00535BBE">
      <w:pPr>
        <w:pStyle w:val="Bibliography"/>
        <w:rPr>
          <w:rFonts w:ascii="Aptos"/>
        </w:rPr>
      </w:pPr>
      <w:r w:rsidRPr="00535BBE">
        <w:rPr>
          <w:rFonts w:ascii="Aptos"/>
        </w:rPr>
        <w:t>8.</w:t>
      </w:r>
      <w:r w:rsidRPr="00535BBE">
        <w:rPr>
          <w:rFonts w:ascii="Aptos"/>
        </w:rPr>
        <w:tab/>
        <w:t xml:space="preserve">Hiraiwa, M. Cathepsin A/protective protein: an unusual lysosomal multifunctional protein. </w:t>
      </w:r>
      <w:r w:rsidRPr="00535BBE">
        <w:rPr>
          <w:rFonts w:ascii="Aptos"/>
          <w:i/>
          <w:iCs/>
        </w:rPr>
        <w:t>Cellular and Molecular Life Sciences (CMLS)</w:t>
      </w:r>
      <w:r w:rsidRPr="00535BBE">
        <w:rPr>
          <w:rFonts w:ascii="Aptos"/>
        </w:rPr>
        <w:t xml:space="preserve"> </w:t>
      </w:r>
      <w:r w:rsidRPr="00535BBE">
        <w:rPr>
          <w:rFonts w:ascii="Aptos"/>
          <w:b/>
          <w:bCs/>
        </w:rPr>
        <w:t>56</w:t>
      </w:r>
      <w:r w:rsidRPr="00535BBE">
        <w:rPr>
          <w:rFonts w:ascii="Aptos"/>
        </w:rPr>
        <w:t>, 894–907 (1999).</w:t>
      </w:r>
    </w:p>
    <w:p w14:paraId="2F1259A0" w14:textId="77777777" w:rsidR="00535BBE" w:rsidRPr="00535BBE" w:rsidRDefault="00535BBE" w:rsidP="00535BBE">
      <w:pPr>
        <w:pStyle w:val="Bibliography"/>
        <w:rPr>
          <w:rFonts w:ascii="Aptos"/>
        </w:rPr>
      </w:pPr>
      <w:r w:rsidRPr="00535BBE">
        <w:rPr>
          <w:rFonts w:ascii="Aptos"/>
        </w:rPr>
        <w:t>9.</w:t>
      </w:r>
      <w:r w:rsidRPr="00535BBE">
        <w:rPr>
          <w:rFonts w:ascii="Aptos"/>
        </w:rPr>
        <w:tab/>
        <w:t xml:space="preserve">Yoon, M. C., Hook, V. &amp; O’Donoghue, A. J. Cathepsin B Dipeptidyl Carboxypeptidase and Endopeptidase Activities Demonstrated across a Broad pH Range. </w:t>
      </w:r>
      <w:r w:rsidRPr="00535BBE">
        <w:rPr>
          <w:rFonts w:ascii="Aptos"/>
          <w:i/>
          <w:iCs/>
        </w:rPr>
        <w:t>Biochemistry</w:t>
      </w:r>
      <w:r w:rsidRPr="00535BBE">
        <w:rPr>
          <w:rFonts w:ascii="Aptos"/>
        </w:rPr>
        <w:t xml:space="preserve"> </w:t>
      </w:r>
      <w:r w:rsidRPr="00535BBE">
        <w:rPr>
          <w:rFonts w:ascii="Aptos"/>
          <w:b/>
          <w:bCs/>
        </w:rPr>
        <w:t>61</w:t>
      </w:r>
      <w:r w:rsidRPr="00535BBE">
        <w:rPr>
          <w:rFonts w:ascii="Aptos"/>
        </w:rPr>
        <w:t>, 1904–1914 (2022).</w:t>
      </w:r>
    </w:p>
    <w:p w14:paraId="6E0518C7" w14:textId="77777777" w:rsidR="00535BBE" w:rsidRPr="00535BBE" w:rsidRDefault="00535BBE" w:rsidP="00535BBE">
      <w:pPr>
        <w:pStyle w:val="Bibliography"/>
        <w:rPr>
          <w:rFonts w:ascii="Aptos"/>
        </w:rPr>
      </w:pPr>
      <w:r w:rsidRPr="00535BBE">
        <w:rPr>
          <w:rFonts w:ascii="Aptos"/>
        </w:rPr>
        <w:t>10.</w:t>
      </w:r>
      <w:r w:rsidRPr="00535BBE">
        <w:rPr>
          <w:rFonts w:ascii="Aptos"/>
        </w:rPr>
        <w:tab/>
        <w:t xml:space="preserve">Stojkovska Docevska, M. &amp; Novinec, M. Cathepsin C: structure, function, and pharmacological targeting. </w:t>
      </w:r>
      <w:r w:rsidRPr="00535BBE">
        <w:rPr>
          <w:rFonts w:ascii="Aptos"/>
          <w:i/>
          <w:iCs/>
        </w:rPr>
        <w:t>Rare Dis Orphan Drugs J</w:t>
      </w:r>
      <w:r w:rsidRPr="00535BBE">
        <w:rPr>
          <w:rFonts w:ascii="Aptos"/>
        </w:rPr>
        <w:t xml:space="preserve"> </w:t>
      </w:r>
      <w:r w:rsidRPr="00535BBE">
        <w:rPr>
          <w:rFonts w:ascii="Aptos"/>
          <w:b/>
          <w:bCs/>
        </w:rPr>
        <w:t>2</w:t>
      </w:r>
      <w:r w:rsidRPr="00535BBE">
        <w:rPr>
          <w:rFonts w:ascii="Aptos"/>
        </w:rPr>
        <w:t>, (2023).</w:t>
      </w:r>
    </w:p>
    <w:p w14:paraId="54947956" w14:textId="77777777" w:rsidR="00535BBE" w:rsidRPr="00535BBE" w:rsidRDefault="00535BBE" w:rsidP="00535BBE">
      <w:pPr>
        <w:pStyle w:val="Bibliography"/>
        <w:rPr>
          <w:rFonts w:ascii="Aptos"/>
        </w:rPr>
      </w:pPr>
      <w:r w:rsidRPr="00535BBE">
        <w:rPr>
          <w:rFonts w:ascii="Aptos"/>
        </w:rPr>
        <w:t>11.</w:t>
      </w:r>
      <w:r w:rsidRPr="00535BBE">
        <w:rPr>
          <w:rFonts w:ascii="Aptos"/>
        </w:rPr>
        <w:tab/>
        <w:t xml:space="preserve">Ferguson, J. B., Andrews, J. R., Voynick, I. M. &amp; Fruton, J. S. The Specificity of Cathepsin D. </w:t>
      </w:r>
      <w:r w:rsidRPr="00535BBE">
        <w:rPr>
          <w:rFonts w:ascii="Aptos"/>
          <w:i/>
          <w:iCs/>
        </w:rPr>
        <w:t>Journal of Biological Chemistry</w:t>
      </w:r>
      <w:r w:rsidRPr="00535BBE">
        <w:rPr>
          <w:rFonts w:ascii="Aptos"/>
        </w:rPr>
        <w:t xml:space="preserve"> </w:t>
      </w:r>
      <w:r w:rsidRPr="00535BBE">
        <w:rPr>
          <w:rFonts w:ascii="Aptos"/>
          <w:b/>
          <w:bCs/>
        </w:rPr>
        <w:t>248</w:t>
      </w:r>
      <w:r w:rsidRPr="00535BBE">
        <w:rPr>
          <w:rFonts w:ascii="Aptos"/>
        </w:rPr>
        <w:t>, 6701–6708 (1973).</w:t>
      </w:r>
    </w:p>
    <w:p w14:paraId="5EFFB96C" w14:textId="77777777" w:rsidR="00535BBE" w:rsidRPr="00535BBE" w:rsidRDefault="00535BBE" w:rsidP="00535BBE">
      <w:pPr>
        <w:pStyle w:val="Bibliography"/>
        <w:rPr>
          <w:rFonts w:ascii="Aptos"/>
        </w:rPr>
      </w:pPr>
      <w:r w:rsidRPr="00535BBE">
        <w:rPr>
          <w:rFonts w:ascii="Aptos"/>
        </w:rPr>
        <w:t>12.</w:t>
      </w:r>
      <w:r w:rsidRPr="00535BBE">
        <w:rPr>
          <w:rFonts w:ascii="Aptos"/>
        </w:rPr>
        <w:tab/>
        <w:t xml:space="preserve">Sun, H. </w:t>
      </w:r>
      <w:r w:rsidRPr="00535BBE">
        <w:rPr>
          <w:rFonts w:ascii="Aptos"/>
          <w:i/>
          <w:iCs/>
        </w:rPr>
        <w:t>et al.</w:t>
      </w:r>
      <w:r w:rsidRPr="00535BBE">
        <w:rPr>
          <w:rFonts w:ascii="Aptos"/>
        </w:rPr>
        <w:t xml:space="preserve"> Proteolytic Characteristics of Cathepsin D Related to the Recognition and Cleavage of Its Target Proteins. </w:t>
      </w:r>
      <w:r w:rsidRPr="00535BBE">
        <w:rPr>
          <w:rFonts w:ascii="Aptos"/>
          <w:i/>
          <w:iCs/>
        </w:rPr>
        <w:t>PLoS ONE</w:t>
      </w:r>
      <w:r w:rsidRPr="00535BBE">
        <w:rPr>
          <w:rFonts w:ascii="Aptos"/>
        </w:rPr>
        <w:t xml:space="preserve"> </w:t>
      </w:r>
      <w:r w:rsidRPr="00535BBE">
        <w:rPr>
          <w:rFonts w:ascii="Aptos"/>
          <w:b/>
          <w:bCs/>
        </w:rPr>
        <w:t>8</w:t>
      </w:r>
      <w:r w:rsidRPr="00535BBE">
        <w:rPr>
          <w:rFonts w:ascii="Aptos"/>
        </w:rPr>
        <w:t>, e65733 (2013).</w:t>
      </w:r>
    </w:p>
    <w:p w14:paraId="137954A1" w14:textId="77777777" w:rsidR="00535BBE" w:rsidRPr="00535BBE" w:rsidRDefault="00535BBE" w:rsidP="00535BBE">
      <w:pPr>
        <w:pStyle w:val="Bibliography"/>
        <w:rPr>
          <w:rFonts w:ascii="Aptos"/>
        </w:rPr>
      </w:pPr>
      <w:r w:rsidRPr="00535BBE">
        <w:rPr>
          <w:rFonts w:ascii="Aptos"/>
        </w:rPr>
        <w:t>13.</w:t>
      </w:r>
      <w:r w:rsidRPr="00535BBE">
        <w:rPr>
          <w:rFonts w:ascii="Aptos"/>
        </w:rPr>
        <w:tab/>
        <w:t xml:space="preserve">Ma, B. </w:t>
      </w:r>
      <w:r w:rsidRPr="00535BBE">
        <w:rPr>
          <w:rFonts w:ascii="Aptos"/>
          <w:i/>
          <w:iCs/>
        </w:rPr>
        <w:t>et al.</w:t>
      </w:r>
      <w:r w:rsidRPr="00535BBE">
        <w:rPr>
          <w:rFonts w:ascii="Aptos"/>
        </w:rPr>
        <w:t xml:space="preserve"> PEAKS: powerful software for peptide </w:t>
      </w:r>
      <w:r w:rsidRPr="00535BBE">
        <w:rPr>
          <w:rFonts w:ascii="Aptos"/>
          <w:i/>
          <w:iCs/>
        </w:rPr>
        <w:t>de novo</w:t>
      </w:r>
      <w:r w:rsidRPr="00535BBE">
        <w:rPr>
          <w:rFonts w:ascii="Aptos"/>
        </w:rPr>
        <w:t xml:space="preserve"> sequencing by tandem mass spectrometry. </w:t>
      </w:r>
      <w:r w:rsidRPr="00535BBE">
        <w:rPr>
          <w:rFonts w:ascii="Aptos"/>
          <w:i/>
          <w:iCs/>
        </w:rPr>
        <w:t>Rapid Comm Mass Spectrometry</w:t>
      </w:r>
      <w:r w:rsidRPr="00535BBE">
        <w:rPr>
          <w:rFonts w:ascii="Aptos"/>
        </w:rPr>
        <w:t xml:space="preserve"> </w:t>
      </w:r>
      <w:r w:rsidRPr="00535BBE">
        <w:rPr>
          <w:rFonts w:ascii="Aptos"/>
          <w:b/>
          <w:bCs/>
        </w:rPr>
        <w:t>17</w:t>
      </w:r>
      <w:r w:rsidRPr="00535BBE">
        <w:rPr>
          <w:rFonts w:ascii="Aptos"/>
        </w:rPr>
        <w:t>, 2337–2342 (2003).</w:t>
      </w:r>
    </w:p>
    <w:p w14:paraId="30B069A6" w14:textId="77777777" w:rsidR="00535BBE" w:rsidRPr="00535BBE" w:rsidRDefault="00535BBE" w:rsidP="00535BBE">
      <w:pPr>
        <w:pStyle w:val="Bibliography"/>
        <w:rPr>
          <w:rFonts w:ascii="Aptos"/>
        </w:rPr>
      </w:pPr>
      <w:r w:rsidRPr="00535BBE">
        <w:rPr>
          <w:rFonts w:ascii="Aptos"/>
        </w:rPr>
        <w:t>14.</w:t>
      </w:r>
      <w:r w:rsidRPr="00535BBE">
        <w:rPr>
          <w:rFonts w:ascii="Aptos"/>
        </w:rPr>
        <w:tab/>
        <w:t xml:space="preserve">Orsburn, B. C. Proteome Discoverer—A Community Enhanced Data Processing Suite for Protein Informatics. </w:t>
      </w:r>
      <w:r w:rsidRPr="00535BBE">
        <w:rPr>
          <w:rFonts w:ascii="Aptos"/>
          <w:i/>
          <w:iCs/>
        </w:rPr>
        <w:t>Proteomes</w:t>
      </w:r>
      <w:r w:rsidRPr="00535BBE">
        <w:rPr>
          <w:rFonts w:ascii="Aptos"/>
        </w:rPr>
        <w:t xml:space="preserve"> </w:t>
      </w:r>
      <w:r w:rsidRPr="00535BBE">
        <w:rPr>
          <w:rFonts w:ascii="Aptos"/>
          <w:b/>
          <w:bCs/>
        </w:rPr>
        <w:t>9</w:t>
      </w:r>
      <w:r w:rsidRPr="00535BBE">
        <w:rPr>
          <w:rFonts w:ascii="Aptos"/>
        </w:rPr>
        <w:t>, 15 (2021).</w:t>
      </w:r>
    </w:p>
    <w:p w14:paraId="7AD1D1E1" w14:textId="77777777" w:rsidR="00535BBE" w:rsidRPr="00535BBE" w:rsidRDefault="00535BBE" w:rsidP="00535BBE">
      <w:pPr>
        <w:pStyle w:val="Bibliography"/>
        <w:rPr>
          <w:rFonts w:ascii="Aptos"/>
        </w:rPr>
      </w:pPr>
      <w:r w:rsidRPr="00535BBE">
        <w:rPr>
          <w:rFonts w:ascii="Aptos"/>
        </w:rPr>
        <w:lastRenderedPageBreak/>
        <w:t>15.</w:t>
      </w:r>
      <w:r w:rsidRPr="00535BBE">
        <w:rPr>
          <w:rFonts w:ascii="Aptos"/>
        </w:rPr>
        <w:tab/>
        <w:t xml:space="preserve">Willforss, J., Chawade, A. &amp; Levander, F. NormalyzerDE: Online Tool for Improved Normalization of Omics Expression Data and High-Sensitivity Differential Expression Analysis. </w:t>
      </w:r>
      <w:r w:rsidRPr="00535BBE">
        <w:rPr>
          <w:rFonts w:ascii="Aptos"/>
          <w:i/>
          <w:iCs/>
        </w:rPr>
        <w:t>J. Proteome Res.</w:t>
      </w:r>
      <w:r w:rsidRPr="00535BBE">
        <w:rPr>
          <w:rFonts w:ascii="Aptos"/>
        </w:rPr>
        <w:t xml:space="preserve"> </w:t>
      </w:r>
      <w:r w:rsidRPr="00535BBE">
        <w:rPr>
          <w:rFonts w:ascii="Aptos"/>
          <w:b/>
          <w:bCs/>
        </w:rPr>
        <w:t>18</w:t>
      </w:r>
      <w:r w:rsidRPr="00535BBE">
        <w:rPr>
          <w:rFonts w:ascii="Aptos"/>
        </w:rPr>
        <w:t>, 732–740 (2019).</w:t>
      </w:r>
    </w:p>
    <w:p w14:paraId="5E6D9701" w14:textId="77777777" w:rsidR="00535BBE" w:rsidRPr="00F41353" w:rsidRDefault="00535BBE" w:rsidP="00535BBE">
      <w:pPr>
        <w:pStyle w:val="Bibliography"/>
        <w:rPr>
          <w:rFonts w:ascii="Aptos"/>
          <w:lang w:val="fr-FR"/>
        </w:rPr>
      </w:pPr>
      <w:r w:rsidRPr="00535BBE">
        <w:rPr>
          <w:rFonts w:ascii="Aptos"/>
        </w:rPr>
        <w:t>16.</w:t>
      </w:r>
      <w:r w:rsidRPr="00535BBE">
        <w:rPr>
          <w:rFonts w:ascii="Aptos"/>
        </w:rPr>
        <w:tab/>
        <w:t xml:space="preserve">Dixon, W. J. Processing Data for Outliers. </w:t>
      </w:r>
      <w:r w:rsidRPr="00F41353">
        <w:rPr>
          <w:rFonts w:ascii="Aptos"/>
          <w:i/>
          <w:iCs/>
          <w:lang w:val="fr-FR"/>
        </w:rPr>
        <w:t>Biometrics</w:t>
      </w:r>
      <w:r w:rsidRPr="00F41353">
        <w:rPr>
          <w:rFonts w:ascii="Aptos"/>
          <w:lang w:val="fr-FR"/>
        </w:rPr>
        <w:t xml:space="preserve"> </w:t>
      </w:r>
      <w:r w:rsidRPr="00F41353">
        <w:rPr>
          <w:rFonts w:ascii="Aptos"/>
          <w:b/>
          <w:bCs/>
          <w:lang w:val="fr-FR"/>
        </w:rPr>
        <w:t>9</w:t>
      </w:r>
      <w:r w:rsidRPr="00F41353">
        <w:rPr>
          <w:rFonts w:ascii="Aptos"/>
          <w:lang w:val="fr-FR"/>
        </w:rPr>
        <w:t>, 74 (1953).</w:t>
      </w:r>
    </w:p>
    <w:p w14:paraId="2D46DB5B" w14:textId="77777777" w:rsidR="00535BBE" w:rsidRPr="00535BBE" w:rsidRDefault="00535BBE" w:rsidP="00535BBE">
      <w:pPr>
        <w:pStyle w:val="Bibliography"/>
        <w:rPr>
          <w:rFonts w:ascii="Aptos"/>
        </w:rPr>
      </w:pPr>
      <w:r w:rsidRPr="00F41353">
        <w:rPr>
          <w:rFonts w:ascii="Aptos"/>
          <w:lang w:val="fr-FR"/>
        </w:rPr>
        <w:t>17.</w:t>
      </w:r>
      <w:r w:rsidRPr="00F41353">
        <w:rPr>
          <w:rFonts w:ascii="Aptos"/>
          <w:lang w:val="fr-FR"/>
        </w:rPr>
        <w:tab/>
        <w:t xml:space="preserve">Ripley, B. </w:t>
      </w:r>
      <w:r w:rsidRPr="00F41353">
        <w:rPr>
          <w:rFonts w:ascii="Aptos"/>
          <w:i/>
          <w:iCs/>
          <w:lang w:val="fr-FR"/>
        </w:rPr>
        <w:t>et al.</w:t>
      </w:r>
      <w:r w:rsidRPr="00F41353">
        <w:rPr>
          <w:rFonts w:ascii="Aptos"/>
          <w:lang w:val="fr-FR"/>
        </w:rPr>
        <w:t xml:space="preserve"> </w:t>
      </w:r>
      <w:r w:rsidRPr="00535BBE">
        <w:rPr>
          <w:rFonts w:ascii="Aptos"/>
        </w:rPr>
        <w:t>MASS: Support Functions and Datasets for Venables and Ripley’s MASS. (2024).</w:t>
      </w:r>
    </w:p>
    <w:p w14:paraId="1259EB4F" w14:textId="77777777" w:rsidR="00535BBE" w:rsidRPr="00535BBE" w:rsidRDefault="00535BBE" w:rsidP="00535BBE">
      <w:pPr>
        <w:pStyle w:val="Bibliography"/>
        <w:rPr>
          <w:rFonts w:ascii="Aptos"/>
        </w:rPr>
      </w:pPr>
      <w:r w:rsidRPr="00535BBE">
        <w:rPr>
          <w:rFonts w:ascii="Aptos"/>
        </w:rPr>
        <w:t>18.</w:t>
      </w:r>
      <w:r w:rsidRPr="00535BBE">
        <w:rPr>
          <w:rFonts w:ascii="Aptos"/>
        </w:rPr>
        <w:tab/>
        <w:t>Mersmann, O., Trautmann, H., Steuer, D. &amp; Bornkamp, B. truncnorm: Truncated Normal Distribution. (2023).</w:t>
      </w:r>
    </w:p>
    <w:p w14:paraId="1EA4E07C" w14:textId="77777777" w:rsidR="00535BBE" w:rsidRPr="00535BBE" w:rsidRDefault="00535BBE" w:rsidP="00535BBE">
      <w:pPr>
        <w:pStyle w:val="Bibliography"/>
        <w:rPr>
          <w:rFonts w:ascii="Aptos"/>
        </w:rPr>
      </w:pPr>
      <w:r w:rsidRPr="00535BBE">
        <w:rPr>
          <w:rFonts w:ascii="Aptos"/>
        </w:rPr>
        <w:t>19.</w:t>
      </w:r>
      <w:r w:rsidRPr="00535BBE">
        <w:rPr>
          <w:rFonts w:ascii="Aptos"/>
        </w:rPr>
        <w:tab/>
        <w:t xml:space="preserve">Wickham, H. Tidy Data. </w:t>
      </w:r>
      <w:r w:rsidRPr="00535BBE">
        <w:rPr>
          <w:rFonts w:ascii="Aptos"/>
          <w:i/>
          <w:iCs/>
        </w:rPr>
        <w:t>J. Stat. Soft.</w:t>
      </w:r>
      <w:r w:rsidRPr="00535BBE">
        <w:rPr>
          <w:rFonts w:ascii="Aptos"/>
        </w:rPr>
        <w:t xml:space="preserve"> </w:t>
      </w:r>
      <w:r w:rsidRPr="00535BBE">
        <w:rPr>
          <w:rFonts w:ascii="Aptos"/>
          <w:b/>
          <w:bCs/>
        </w:rPr>
        <w:t>59</w:t>
      </w:r>
      <w:r w:rsidRPr="00535BBE">
        <w:rPr>
          <w:rFonts w:ascii="Aptos"/>
        </w:rPr>
        <w:t>, (2014).</w:t>
      </w:r>
    </w:p>
    <w:p w14:paraId="3644C406" w14:textId="77777777" w:rsidR="00535BBE" w:rsidRPr="00535BBE" w:rsidRDefault="00535BBE" w:rsidP="00535BBE">
      <w:pPr>
        <w:pStyle w:val="Bibliography"/>
        <w:rPr>
          <w:rFonts w:ascii="Aptos"/>
        </w:rPr>
      </w:pPr>
      <w:r w:rsidRPr="00535BBE">
        <w:rPr>
          <w:rFonts w:ascii="Aptos"/>
        </w:rPr>
        <w:t>20.</w:t>
      </w:r>
      <w:r w:rsidRPr="00535BBE">
        <w:rPr>
          <w:rFonts w:ascii="Aptos"/>
        </w:rPr>
        <w:tab/>
        <w:t>Kassambara, A. rstatix: Pipe-Friendly Framework for Basic Statistical Tests. (2023).</w:t>
      </w:r>
    </w:p>
    <w:p w14:paraId="0720DEE5" w14:textId="77777777" w:rsidR="00535BBE" w:rsidRPr="00535BBE" w:rsidRDefault="00535BBE" w:rsidP="00535BBE">
      <w:pPr>
        <w:pStyle w:val="Bibliography"/>
        <w:rPr>
          <w:rFonts w:ascii="Aptos"/>
        </w:rPr>
      </w:pPr>
      <w:r w:rsidRPr="00535BBE">
        <w:rPr>
          <w:rFonts w:ascii="Aptos"/>
        </w:rPr>
        <w:t>21.</w:t>
      </w:r>
      <w:r w:rsidRPr="00535BBE">
        <w:rPr>
          <w:rFonts w:ascii="Aptos"/>
        </w:rPr>
        <w:tab/>
        <w:t xml:space="preserve">Colaert, N., Helsens, K., Martens, L., Vandekerckhove, J. &amp; Gevaert, K. Improved visualization of protein consensus sequences by iceLogo. </w:t>
      </w:r>
      <w:r w:rsidRPr="00535BBE">
        <w:rPr>
          <w:rFonts w:ascii="Aptos"/>
          <w:i/>
          <w:iCs/>
        </w:rPr>
        <w:t>Nat Methods</w:t>
      </w:r>
      <w:r w:rsidRPr="00535BBE">
        <w:rPr>
          <w:rFonts w:ascii="Aptos"/>
        </w:rPr>
        <w:t xml:space="preserve"> </w:t>
      </w:r>
      <w:r w:rsidRPr="00535BBE">
        <w:rPr>
          <w:rFonts w:ascii="Aptos"/>
          <w:b/>
          <w:bCs/>
        </w:rPr>
        <w:t>6</w:t>
      </w:r>
      <w:r w:rsidRPr="00535BBE">
        <w:rPr>
          <w:rFonts w:ascii="Aptos"/>
        </w:rPr>
        <w:t>, 786–787 (2009).</w:t>
      </w:r>
    </w:p>
    <w:p w14:paraId="131399F6" w14:textId="77777777" w:rsidR="00535BBE" w:rsidRPr="00535BBE" w:rsidRDefault="00535BBE" w:rsidP="00535BBE">
      <w:pPr>
        <w:pStyle w:val="Bibliography"/>
        <w:rPr>
          <w:rFonts w:ascii="Aptos"/>
        </w:rPr>
      </w:pPr>
      <w:r w:rsidRPr="00535BBE">
        <w:rPr>
          <w:rFonts w:ascii="Aptos"/>
        </w:rPr>
        <w:t>22.</w:t>
      </w:r>
      <w:r w:rsidRPr="00535BBE">
        <w:rPr>
          <w:rFonts w:ascii="Aptos"/>
        </w:rPr>
        <w:tab/>
        <w:t xml:space="preserve">Galili, T., O’Callaghan, A., Sidi, J. &amp; Sievert, C. heatmaply: an R package for creating interactive cluster heatmaps for online publishing. </w:t>
      </w:r>
      <w:r w:rsidRPr="00535BBE">
        <w:rPr>
          <w:rFonts w:ascii="Aptos"/>
          <w:i/>
          <w:iCs/>
        </w:rPr>
        <w:t>Bioinformatics</w:t>
      </w:r>
      <w:r w:rsidRPr="00535BBE">
        <w:rPr>
          <w:rFonts w:ascii="Aptos"/>
        </w:rPr>
        <w:t xml:space="preserve"> </w:t>
      </w:r>
      <w:r w:rsidRPr="00535BBE">
        <w:rPr>
          <w:rFonts w:ascii="Aptos"/>
          <w:b/>
          <w:bCs/>
        </w:rPr>
        <w:t>34</w:t>
      </w:r>
      <w:r w:rsidRPr="00535BBE">
        <w:rPr>
          <w:rFonts w:ascii="Aptos"/>
        </w:rPr>
        <w:t>, 1600–1602 (2018).</w:t>
      </w:r>
    </w:p>
    <w:p w14:paraId="720630A1" w14:textId="77777777" w:rsidR="00535BBE" w:rsidRPr="00535BBE" w:rsidRDefault="00535BBE" w:rsidP="00535BBE">
      <w:pPr>
        <w:pStyle w:val="Bibliography"/>
        <w:rPr>
          <w:rFonts w:ascii="Aptos"/>
        </w:rPr>
      </w:pPr>
      <w:r w:rsidRPr="00535BBE">
        <w:rPr>
          <w:rFonts w:ascii="Aptos"/>
        </w:rPr>
        <w:t>23.</w:t>
      </w:r>
      <w:r w:rsidRPr="00535BBE">
        <w:rPr>
          <w:rFonts w:ascii="Aptos"/>
        </w:rPr>
        <w:tab/>
        <w:t xml:space="preserve">Wickham, H. </w:t>
      </w:r>
      <w:r w:rsidRPr="00535BBE">
        <w:rPr>
          <w:rFonts w:ascii="Aptos"/>
          <w:i/>
          <w:iCs/>
        </w:rPr>
        <w:t>et al.</w:t>
      </w:r>
      <w:r w:rsidRPr="00535BBE">
        <w:rPr>
          <w:rFonts w:ascii="Aptos"/>
        </w:rPr>
        <w:t xml:space="preserve"> ggplot2: Create Elegant Data Visualisations Using the Grammar of Graphics. (2024).</w:t>
      </w:r>
    </w:p>
    <w:p w14:paraId="72848E84" w14:textId="77777777" w:rsidR="00535BBE" w:rsidRPr="00535BBE" w:rsidRDefault="00535BBE" w:rsidP="00535BBE">
      <w:pPr>
        <w:pStyle w:val="Bibliography"/>
        <w:rPr>
          <w:rFonts w:ascii="Aptos"/>
        </w:rPr>
      </w:pPr>
      <w:r w:rsidRPr="00535BBE">
        <w:rPr>
          <w:rFonts w:ascii="Aptos"/>
        </w:rPr>
        <w:t>24.</w:t>
      </w:r>
      <w:r w:rsidRPr="00535BBE">
        <w:rPr>
          <w:rFonts w:ascii="Aptos"/>
        </w:rPr>
        <w:tab/>
        <w:t xml:space="preserve">Wagih, O. ggseqlogo: a versatile R package for drawing sequence logos. </w:t>
      </w:r>
      <w:r w:rsidRPr="00535BBE">
        <w:rPr>
          <w:rFonts w:ascii="Aptos"/>
          <w:i/>
          <w:iCs/>
        </w:rPr>
        <w:t>Bioinformatics</w:t>
      </w:r>
      <w:r w:rsidRPr="00535BBE">
        <w:rPr>
          <w:rFonts w:ascii="Aptos"/>
        </w:rPr>
        <w:t xml:space="preserve"> </w:t>
      </w:r>
      <w:r w:rsidRPr="00535BBE">
        <w:rPr>
          <w:rFonts w:ascii="Aptos"/>
          <w:b/>
          <w:bCs/>
        </w:rPr>
        <w:t>33</w:t>
      </w:r>
      <w:r w:rsidRPr="00535BBE">
        <w:rPr>
          <w:rFonts w:ascii="Aptos"/>
        </w:rPr>
        <w:t>, 3645–3647 (2017).</w:t>
      </w:r>
    </w:p>
    <w:p w14:paraId="625C4BB9" w14:textId="77777777" w:rsidR="00535BBE" w:rsidRPr="00535BBE" w:rsidRDefault="00535BBE" w:rsidP="00535BBE">
      <w:pPr>
        <w:pStyle w:val="Bibliography"/>
        <w:rPr>
          <w:rFonts w:ascii="Aptos"/>
        </w:rPr>
      </w:pPr>
      <w:r w:rsidRPr="00535BBE">
        <w:rPr>
          <w:rFonts w:ascii="Aptos"/>
        </w:rPr>
        <w:lastRenderedPageBreak/>
        <w:t>25.</w:t>
      </w:r>
      <w:r w:rsidRPr="00535BBE">
        <w:rPr>
          <w:rFonts w:ascii="Aptos"/>
        </w:rPr>
        <w:tab/>
        <w:t xml:space="preserve">Jiang, Z. </w:t>
      </w:r>
      <w:r w:rsidRPr="00535BBE">
        <w:rPr>
          <w:rFonts w:ascii="Aptos"/>
          <w:i/>
          <w:iCs/>
        </w:rPr>
        <w:t>et al.</w:t>
      </w:r>
      <w:r w:rsidRPr="00535BBE">
        <w:rPr>
          <w:rFonts w:ascii="Aptos"/>
        </w:rPr>
        <w:t xml:space="preserve"> Differential Neuropeptidomes of Dense Core Secretory Vesicles (DCSV) Produced at Intravesicular and Extracellular pH Conditions by Proteolytic Processing. </w:t>
      </w:r>
      <w:r w:rsidRPr="00535BBE">
        <w:rPr>
          <w:rFonts w:ascii="Aptos"/>
          <w:i/>
          <w:iCs/>
        </w:rPr>
        <w:t>ACS Chem. Neurosci.</w:t>
      </w:r>
      <w:r w:rsidRPr="00535BBE">
        <w:rPr>
          <w:rFonts w:ascii="Aptos"/>
        </w:rPr>
        <w:t xml:space="preserve"> </w:t>
      </w:r>
      <w:r w:rsidRPr="00535BBE">
        <w:rPr>
          <w:rFonts w:ascii="Aptos"/>
          <w:b/>
          <w:bCs/>
        </w:rPr>
        <w:t>12</w:t>
      </w:r>
      <w:r w:rsidRPr="00535BBE">
        <w:rPr>
          <w:rFonts w:ascii="Aptos"/>
        </w:rPr>
        <w:t>, 2385–2398 (2021).</w:t>
      </w:r>
    </w:p>
    <w:p w14:paraId="09D1D619" w14:textId="77777777" w:rsidR="00535BBE" w:rsidRPr="00535BBE" w:rsidRDefault="00535BBE" w:rsidP="00535BBE">
      <w:pPr>
        <w:pStyle w:val="Bibliography"/>
        <w:rPr>
          <w:rFonts w:ascii="Aptos"/>
        </w:rPr>
      </w:pPr>
      <w:r w:rsidRPr="00535BBE">
        <w:rPr>
          <w:rFonts w:ascii="Aptos"/>
        </w:rPr>
        <w:t>26.</w:t>
      </w:r>
      <w:r w:rsidRPr="00535BBE">
        <w:rPr>
          <w:rFonts w:ascii="Aptos"/>
        </w:rPr>
        <w:tab/>
        <w:t xml:space="preserve">Maddelein, D. </w:t>
      </w:r>
      <w:r w:rsidRPr="00535BBE">
        <w:rPr>
          <w:rFonts w:ascii="Aptos"/>
          <w:i/>
          <w:iCs/>
        </w:rPr>
        <w:t>et al.</w:t>
      </w:r>
      <w:r w:rsidRPr="00535BBE">
        <w:rPr>
          <w:rFonts w:ascii="Aptos"/>
        </w:rPr>
        <w:t xml:space="preserve"> The iceLogo web server and SOAP service for determining protein consensus sequences. </w:t>
      </w:r>
      <w:r w:rsidRPr="00535BBE">
        <w:rPr>
          <w:rFonts w:ascii="Aptos"/>
          <w:i/>
          <w:iCs/>
        </w:rPr>
        <w:t>Nucleic Acids Res</w:t>
      </w:r>
      <w:r w:rsidRPr="00535BBE">
        <w:rPr>
          <w:rFonts w:ascii="Aptos"/>
        </w:rPr>
        <w:t xml:space="preserve"> </w:t>
      </w:r>
      <w:r w:rsidRPr="00535BBE">
        <w:rPr>
          <w:rFonts w:ascii="Aptos"/>
          <w:b/>
          <w:bCs/>
        </w:rPr>
        <w:t>43</w:t>
      </w:r>
      <w:r w:rsidRPr="00535BBE">
        <w:rPr>
          <w:rFonts w:ascii="Aptos"/>
        </w:rPr>
        <w:t>, W543–W546 (2015).</w:t>
      </w:r>
    </w:p>
    <w:p w14:paraId="520F210C" w14:textId="77777777" w:rsidR="00535BBE" w:rsidRPr="00535BBE" w:rsidRDefault="00535BBE" w:rsidP="00535BBE">
      <w:pPr>
        <w:pStyle w:val="Bibliography"/>
        <w:rPr>
          <w:rFonts w:ascii="Aptos"/>
        </w:rPr>
      </w:pPr>
      <w:r w:rsidRPr="00535BBE">
        <w:rPr>
          <w:rFonts w:ascii="Aptos"/>
        </w:rPr>
        <w:t>27.</w:t>
      </w:r>
      <w:r w:rsidRPr="00535BBE">
        <w:rPr>
          <w:rFonts w:ascii="Aptos"/>
        </w:rPr>
        <w:tab/>
        <w:t xml:space="preserve">Yoon, M. C. </w:t>
      </w:r>
      <w:r w:rsidRPr="00535BBE">
        <w:rPr>
          <w:rFonts w:ascii="Aptos"/>
          <w:i/>
          <w:iCs/>
        </w:rPr>
        <w:t>et al.</w:t>
      </w:r>
      <w:r w:rsidRPr="00535BBE">
        <w:rPr>
          <w:rFonts w:ascii="Aptos"/>
        </w:rPr>
        <w:t xml:space="preserve"> Selective Neutral pH Inhibitor of Cathepsin B Designed Based on Cleavage Preferences at Cytosolic and Lysosomal pH Conditions. </w:t>
      </w:r>
      <w:r w:rsidRPr="00535BBE">
        <w:rPr>
          <w:rFonts w:ascii="Aptos"/>
          <w:i/>
          <w:iCs/>
        </w:rPr>
        <w:t>ACS Chem. Biol.</w:t>
      </w:r>
      <w:r w:rsidRPr="00535BBE">
        <w:rPr>
          <w:rFonts w:ascii="Aptos"/>
        </w:rPr>
        <w:t xml:space="preserve"> </w:t>
      </w:r>
      <w:r w:rsidRPr="00535BBE">
        <w:rPr>
          <w:rFonts w:ascii="Aptos"/>
          <w:b/>
          <w:bCs/>
        </w:rPr>
        <w:t>16</w:t>
      </w:r>
      <w:r w:rsidRPr="00535BBE">
        <w:rPr>
          <w:rFonts w:ascii="Aptos"/>
        </w:rPr>
        <w:t>, 1628–1643 (2021).</w:t>
      </w:r>
    </w:p>
    <w:p w14:paraId="2973AA65" w14:textId="77777777" w:rsidR="00535BBE" w:rsidRPr="00535BBE" w:rsidRDefault="00535BBE" w:rsidP="00535BBE">
      <w:pPr>
        <w:pStyle w:val="Bibliography"/>
        <w:rPr>
          <w:rFonts w:ascii="Aptos"/>
        </w:rPr>
      </w:pPr>
      <w:r w:rsidRPr="00535BBE">
        <w:rPr>
          <w:rFonts w:ascii="Aptos"/>
        </w:rPr>
        <w:t>28.</w:t>
      </w:r>
      <w:r w:rsidRPr="00535BBE">
        <w:rPr>
          <w:rFonts w:ascii="Aptos"/>
        </w:rPr>
        <w:tab/>
        <w:t xml:space="preserve">Jolliffe, I. T. &amp; Cadima, J. Principal component analysis: a review and recent developments. </w:t>
      </w:r>
      <w:r w:rsidRPr="00535BBE">
        <w:rPr>
          <w:rFonts w:ascii="Aptos"/>
          <w:i/>
          <w:iCs/>
        </w:rPr>
        <w:t>Phil. Trans. R. Soc. A.</w:t>
      </w:r>
      <w:r w:rsidRPr="00535BBE">
        <w:rPr>
          <w:rFonts w:ascii="Aptos"/>
        </w:rPr>
        <w:t xml:space="preserve"> </w:t>
      </w:r>
      <w:r w:rsidRPr="00535BBE">
        <w:rPr>
          <w:rFonts w:ascii="Aptos"/>
          <w:b/>
          <w:bCs/>
        </w:rPr>
        <w:t>374</w:t>
      </w:r>
      <w:r w:rsidRPr="00535BBE">
        <w:rPr>
          <w:rFonts w:ascii="Aptos"/>
        </w:rPr>
        <w:t>, 20150202 (2016).</w:t>
      </w:r>
    </w:p>
    <w:p w14:paraId="5D882F25" w14:textId="2F46963D" w:rsidR="00041BFE" w:rsidRPr="00041BFE" w:rsidRDefault="00041BFE" w:rsidP="00041BFE">
      <w:r w:rsidRPr="00041BFE">
        <w:fldChar w:fldCharType="end"/>
      </w:r>
    </w:p>
    <w:p w14:paraId="196B5787" w14:textId="77777777" w:rsidR="004B5992" w:rsidRPr="00041BFE" w:rsidRDefault="004B5992" w:rsidP="00041BFE">
      <w:pPr>
        <w:tabs>
          <w:tab w:val="left" w:pos="1488"/>
        </w:tabs>
      </w:pPr>
    </w:p>
    <w:sectPr w:rsidR="004B5992" w:rsidRPr="00041BFE" w:rsidSect="00CF6E3A">
      <w:footerReference w:type="even" r:id="rId26"/>
      <w:footerReference w:type="default" r:id="rId2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arlie Bayne" w:date="2024-08-20T22:01:00Z" w:initials="CB">
    <w:p w14:paraId="480FCCF5" w14:textId="77777777" w:rsidR="00E64827" w:rsidRDefault="00E64827" w:rsidP="00E64827">
      <w:r>
        <w:rPr>
          <w:rStyle w:val="CommentReference"/>
        </w:rPr>
        <w:annotationRef/>
      </w:r>
      <w:r>
        <w:rPr>
          <w:color w:val="000000"/>
          <w:sz w:val="20"/>
          <w:szCs w:val="20"/>
        </w:rPr>
        <w:t>I checked, URLs are permitted to be added to the abstract for software</w:t>
      </w:r>
    </w:p>
  </w:comment>
  <w:comment w:id="1" w:author="O'Donoghue, Anthony" w:date="2024-08-27T17:02:00Z" w:initials="AO">
    <w:p w14:paraId="25DBE538" w14:textId="77777777" w:rsidR="006F4F9E" w:rsidRDefault="006F4F9E" w:rsidP="006F4F9E">
      <w:pPr>
        <w:pStyle w:val="CommentText"/>
      </w:pPr>
      <w:r>
        <w:rPr>
          <w:rStyle w:val="CommentReference"/>
        </w:rPr>
        <w:annotationRef/>
      </w:r>
      <w:r>
        <w:t>Something missing in this sentence</w:t>
      </w:r>
    </w:p>
  </w:comment>
  <w:comment w:id="2" w:author="Brianna M Hurysz" w:date="2024-06-27T14:31:00Z" w:initials="BH">
    <w:p w14:paraId="082F11DF" w14:textId="136B5F62" w:rsidR="00765049" w:rsidRDefault="00765049" w:rsidP="00765049">
      <w:r>
        <w:rPr>
          <w:rStyle w:val="CommentReference"/>
        </w:rPr>
        <w:annotationRef/>
      </w:r>
      <w:r>
        <w:rPr>
          <w:sz w:val="20"/>
          <w:szCs w:val="20"/>
        </w:rPr>
        <w:t>Idk what this means, is this coding lingo</w:t>
      </w:r>
    </w:p>
  </w:comment>
  <w:comment w:id="3" w:author="O'Donoghue, Anthony" w:date="2024-08-17T14:33:00Z" w:initials="AO">
    <w:p w14:paraId="0BCA3F98" w14:textId="77777777" w:rsidR="00F127AE" w:rsidRDefault="00F127AE" w:rsidP="00F127AE">
      <w:pPr>
        <w:pStyle w:val="CommentText"/>
      </w:pPr>
      <w:r>
        <w:rPr>
          <w:rStyle w:val="CommentReference"/>
        </w:rPr>
        <w:annotationRef/>
      </w:r>
      <w:r>
        <w:t>Agreed. This is not clear to me</w:t>
      </w:r>
    </w:p>
  </w:comment>
  <w:comment w:id="4" w:author="Charlie Bayne" w:date="2024-08-19T15:09:00Z" w:initials="CB">
    <w:p w14:paraId="7D8DF668" w14:textId="77777777" w:rsidR="0073346E" w:rsidRDefault="002D09AC" w:rsidP="0073346E">
      <w:r>
        <w:rPr>
          <w:rStyle w:val="CommentReference"/>
        </w:rPr>
        <w:annotationRef/>
      </w:r>
      <w:r w:rsidR="0073346E">
        <w:rPr>
          <w:sz w:val="20"/>
          <w:szCs w:val="20"/>
        </w:rPr>
        <w:t>Wide format refers to a data structure where observations (here being peptide intensities) are in different columns (resulting in a wide data fame), while long format refers to a data structure where observations are in different rows (resulting in a long data frame). Will edit the text to make this more clear</w:t>
      </w:r>
    </w:p>
  </w:comment>
  <w:comment w:id="5" w:author="O'Donoghue, Anthony" w:date="2024-08-17T14:51:00Z" w:initials="AO">
    <w:p w14:paraId="5BD97108" w14:textId="31E35BAC" w:rsidR="00B752EB" w:rsidRDefault="00B752EB" w:rsidP="00B752EB">
      <w:pPr>
        <w:pStyle w:val="CommentText"/>
      </w:pPr>
      <w:r>
        <w:rPr>
          <w:rStyle w:val="CommentReference"/>
        </w:rPr>
        <w:annotationRef/>
      </w:r>
      <w:r>
        <w:t>Unclear to me what the design matrix is</w:t>
      </w:r>
    </w:p>
  </w:comment>
  <w:comment w:id="6" w:author="Charlie Bayne" w:date="2024-08-19T15:12:00Z" w:initials="CB">
    <w:p w14:paraId="351E7C3F" w14:textId="77777777" w:rsidR="006E0DC7" w:rsidRDefault="006E0DC7" w:rsidP="006E0DC7">
      <w:r>
        <w:rPr>
          <w:rStyle w:val="CommentReference"/>
        </w:rPr>
        <w:annotationRef/>
      </w:r>
      <w:r>
        <w:rPr>
          <w:color w:val="000000"/>
          <w:sz w:val="20"/>
          <w:szCs w:val="20"/>
        </w:rPr>
        <w:t>This is the metadata that contains information about what sample contains which conditions. The NormalyzerDE package refers to it as the design matrix, so I was also referring to it by the same name</w:t>
      </w:r>
    </w:p>
  </w:comment>
  <w:comment w:id="7" w:author="O'Donoghue, Anthony" w:date="2024-08-27T17:04:00Z" w:initials="AO">
    <w:p w14:paraId="45A4FE1A" w14:textId="77777777" w:rsidR="00D062CB" w:rsidRDefault="00D062CB" w:rsidP="00D062CB">
      <w:pPr>
        <w:pStyle w:val="CommentText"/>
      </w:pPr>
      <w:r>
        <w:rPr>
          <w:rStyle w:val="CommentReference"/>
        </w:rPr>
        <w:annotationRef/>
      </w:r>
      <w:r>
        <w:t>Gotcha!</w:t>
      </w:r>
    </w:p>
  </w:comment>
  <w:comment w:id="8" w:author="Brianna M Hurysz" w:date="2024-06-27T14:48:00Z" w:initials="BH">
    <w:p w14:paraId="4FDDB9F2" w14:textId="0B8EDA67" w:rsidR="007D06DD" w:rsidRDefault="007D06DD" w:rsidP="007D06DD">
      <w:r>
        <w:rPr>
          <w:rStyle w:val="CommentReference"/>
        </w:rPr>
        <w:annotationRef/>
      </w:r>
      <w:r>
        <w:rPr>
          <w:sz w:val="20"/>
          <w:szCs w:val="20"/>
        </w:rPr>
        <w:t>Should this section have example figures?</w:t>
      </w:r>
    </w:p>
  </w:comment>
  <w:comment w:id="9" w:author="Charlie Bayne" w:date="2024-08-19T22:12:00Z" w:initials="CB">
    <w:p w14:paraId="7A40953F" w14:textId="77777777" w:rsidR="0073346E" w:rsidRDefault="0073346E" w:rsidP="0073346E">
      <w:r>
        <w:rPr>
          <w:rStyle w:val="CommentReference"/>
        </w:rPr>
        <w:annotationRef/>
      </w:r>
      <w:r>
        <w:rPr>
          <w:sz w:val="20"/>
          <w:szCs w:val="20"/>
        </w:rPr>
        <w:t>I think the formatting guidelines will require these to be in the result section for this journal</w:t>
      </w:r>
    </w:p>
  </w:comment>
  <w:comment w:id="10" w:author="O'Donoghue, Anthony" w:date="2024-08-17T15:07:00Z" w:initials="AO">
    <w:p w14:paraId="4F857F6F" w14:textId="7703AF19" w:rsidR="00C41B23" w:rsidRDefault="00C41B23" w:rsidP="00C41B23">
      <w:pPr>
        <w:pStyle w:val="CommentText"/>
      </w:pPr>
      <w:r>
        <w:rPr>
          <w:rStyle w:val="CommentReference"/>
        </w:rPr>
        <w:annotationRef/>
      </w:r>
      <w:r>
        <w:t>Can we define what the rows and columns correspond to?</w:t>
      </w:r>
    </w:p>
  </w:comment>
  <w:comment w:id="11" w:author="Charlie Bayne" w:date="2024-08-19T15:17:00Z" w:initials="CB">
    <w:p w14:paraId="47DD1B87" w14:textId="77777777" w:rsidR="006E0DC7" w:rsidRDefault="006E0DC7" w:rsidP="006E0DC7">
      <w:r>
        <w:rPr>
          <w:rStyle w:val="CommentReference"/>
        </w:rPr>
        <w:annotationRef/>
      </w:r>
      <w:r>
        <w:rPr>
          <w:color w:val="000000"/>
          <w:sz w:val="20"/>
          <w:szCs w:val="20"/>
        </w:rPr>
        <w:t>Added to text</w:t>
      </w:r>
    </w:p>
  </w:comment>
  <w:comment w:id="12" w:author="O'Donoghue, Anthony" w:date="2024-08-27T17:34:00Z" w:initials="AO">
    <w:p w14:paraId="3B933866" w14:textId="77777777" w:rsidR="00687654" w:rsidRDefault="00687654" w:rsidP="00687654">
      <w:pPr>
        <w:pStyle w:val="CommentText"/>
      </w:pPr>
      <w:r>
        <w:rPr>
          <w:rStyle w:val="CommentReference"/>
        </w:rPr>
        <w:annotationRef/>
      </w:r>
      <w:r>
        <w:t>Looks like we make have lost the few sentences on cathepsin C. Please find them in the earlier draft and re-insert</w:t>
      </w:r>
    </w:p>
  </w:comment>
  <w:comment w:id="13" w:author="O'Donoghue, Anthony" w:date="2024-08-17T17:14:00Z" w:initials="AO">
    <w:p w14:paraId="40DAD10D" w14:textId="2BDED16A" w:rsidR="003602E9" w:rsidRDefault="003602E9" w:rsidP="003602E9">
      <w:pPr>
        <w:pStyle w:val="CommentText"/>
      </w:pPr>
      <w:r>
        <w:rPr>
          <w:rStyle w:val="CommentReference"/>
        </w:rPr>
        <w:annotationRef/>
      </w:r>
      <w:r>
        <w:t xml:space="preserve">Should always have a lowercase i and an upper case L. </w:t>
      </w:r>
    </w:p>
  </w:comment>
  <w:comment w:id="14" w:author="O'Donoghue, Anthony" w:date="2024-08-18T19:34:00Z" w:initials="AO">
    <w:p w14:paraId="049B281B" w14:textId="77777777" w:rsidR="00BF7F45" w:rsidRDefault="00BF7F45" w:rsidP="00BF7F45">
      <w:pPr>
        <w:pStyle w:val="CommentText"/>
      </w:pPr>
      <w:r>
        <w:rPr>
          <w:rStyle w:val="CommentReference"/>
        </w:rPr>
        <w:annotationRef/>
      </w:r>
      <w:r>
        <w:t>This express does not have R (for arginine)</w:t>
      </w:r>
    </w:p>
  </w:comment>
  <w:comment w:id="15" w:author="O'Donoghue, Anthony" w:date="2024-08-18T19:44:00Z" w:initials="AO">
    <w:p w14:paraId="447FEFEF" w14:textId="77777777" w:rsidR="005904FD" w:rsidRDefault="004C0CD4" w:rsidP="005904FD">
      <w:pPr>
        <w:pStyle w:val="CommentText"/>
      </w:pPr>
      <w:r>
        <w:rPr>
          <w:rStyle w:val="CommentReference"/>
        </w:rPr>
        <w:annotationRef/>
      </w:r>
      <w:r w:rsidR="005904FD">
        <w:t>Not sure why leucine (^L) is in this expression?</w:t>
      </w:r>
    </w:p>
  </w:comment>
  <w:comment w:id="16" w:author="Charlie Bayne" w:date="2024-08-20T13:25:00Z" w:initials="CB">
    <w:p w14:paraId="4908CD86" w14:textId="77777777" w:rsidR="00B021D5" w:rsidRDefault="00B021D5" w:rsidP="00B021D5">
      <w:r>
        <w:rPr>
          <w:rStyle w:val="CommentReference"/>
        </w:rPr>
        <w:annotationRef/>
      </w:r>
      <w:r>
        <w:rPr>
          <w:color w:val="000000"/>
          <w:sz w:val="20"/>
          <w:szCs w:val="20"/>
        </w:rPr>
        <w:t xml:space="preserve">Oops wasn’t thinking here. Updated to be correct. </w:t>
      </w:r>
    </w:p>
  </w:comment>
  <w:comment w:id="17" w:author="O'Donoghue, Anthony" w:date="2024-08-17T15:36:00Z" w:initials="AO">
    <w:p w14:paraId="6FA9E58E" w14:textId="170F5F01" w:rsidR="0005160D" w:rsidRDefault="0005160D" w:rsidP="0005160D">
      <w:pPr>
        <w:pStyle w:val="CommentText"/>
      </w:pPr>
      <w:r>
        <w:rPr>
          <w:rStyle w:val="CommentReference"/>
        </w:rPr>
        <w:annotationRef/>
      </w:r>
      <w:r>
        <w:t xml:space="preserve">The text may be too small for this type of flow chart. Could it be split into two, where the first three blocks are the top line and then the last two blocks are below. All of the text could then be increase by 150% </w:t>
      </w:r>
    </w:p>
  </w:comment>
  <w:comment w:id="18" w:author="Charlie Bayne" w:date="2024-08-19T15:41:00Z" w:initials="CB">
    <w:p w14:paraId="32EB274C" w14:textId="77777777" w:rsidR="004E6173" w:rsidRDefault="004E6173" w:rsidP="004E6173">
      <w:r>
        <w:rPr>
          <w:rStyle w:val="CommentReference"/>
        </w:rPr>
        <w:annotationRef/>
      </w:r>
      <w:r>
        <w:rPr>
          <w:color w:val="000000"/>
          <w:sz w:val="20"/>
          <w:szCs w:val="20"/>
        </w:rPr>
        <w:t>Great point, I will reformat accordingly!</w:t>
      </w:r>
    </w:p>
  </w:comment>
  <w:comment w:id="19" w:author="O'Donoghue, Anthony" w:date="2024-08-17T16:44:00Z" w:initials="AO">
    <w:p w14:paraId="47ED7570" w14:textId="70376B97" w:rsidR="00BA71DC" w:rsidRDefault="00BA71DC" w:rsidP="00BA71DC">
      <w:pPr>
        <w:pStyle w:val="CommentText"/>
      </w:pPr>
      <w:r>
        <w:rPr>
          <w:rStyle w:val="CommentReference"/>
        </w:rPr>
        <w:annotationRef/>
      </w:r>
      <w:r>
        <w:t xml:space="preserve">In the legend, the colors corresponding to each timepoint have a circle in the middle of the line. However, the circle is also indicated as being CatA. Can you make it so that there is a line beside each timepoint but no circle in the middle. </w:t>
      </w:r>
    </w:p>
  </w:comment>
  <w:comment w:id="20" w:author="O'Donoghue, Anthony" w:date="2024-08-18T22:33:00Z" w:initials="AO">
    <w:p w14:paraId="1EEDD5B1" w14:textId="77777777" w:rsidR="00A62B28" w:rsidRDefault="00A62B28" w:rsidP="00A62B28">
      <w:pPr>
        <w:pStyle w:val="CommentText"/>
      </w:pPr>
      <w:r>
        <w:rPr>
          <w:rStyle w:val="CommentReference"/>
        </w:rPr>
        <w:annotationRef/>
      </w:r>
      <w:r>
        <w:t>Also, most figures mention CatA, CatB etc while the main text is cathepsin A, cathepsin B. Can the names in the figures be changes to match the text? If not, then do the opposite.</w:t>
      </w:r>
    </w:p>
  </w:comment>
  <w:comment w:id="21" w:author="Charlie Bayne" w:date="2024-08-19T15:42:00Z" w:initials="CB">
    <w:p w14:paraId="35260AD5" w14:textId="77777777" w:rsidR="00754177" w:rsidRDefault="00754177" w:rsidP="00754177">
      <w:r>
        <w:rPr>
          <w:rStyle w:val="CommentReference"/>
        </w:rPr>
        <w:annotationRef/>
      </w:r>
      <w:r>
        <w:rPr>
          <w:color w:val="000000"/>
          <w:sz w:val="20"/>
          <w:szCs w:val="20"/>
        </w:rPr>
        <w:t xml:space="preserve">Will fix the point issue, as well as the text for consisency! </w:t>
      </w:r>
    </w:p>
  </w:comment>
  <w:comment w:id="22" w:author="O'Donoghue, Anthony" w:date="2024-08-17T16:53:00Z" w:initials="AO">
    <w:p w14:paraId="490D817C" w14:textId="69E190CC" w:rsidR="009647D0" w:rsidRDefault="009647D0" w:rsidP="009647D0">
      <w:pPr>
        <w:pStyle w:val="CommentText"/>
      </w:pPr>
      <w:r>
        <w:rPr>
          <w:rStyle w:val="CommentReference"/>
        </w:rPr>
        <w:annotationRef/>
      </w:r>
      <w:r>
        <w:t>Is it possible to include that intersects the Y-axis at 0. It may be easier to differenciate between amino acids that are increased in frequency (above this line) and those that are decreased in frequency (below line)</w:t>
      </w:r>
    </w:p>
  </w:comment>
  <w:comment w:id="23" w:author="Brianna M Hurysz" w:date="2024-08-19T14:01:00Z" w:initials="BH">
    <w:p w14:paraId="0BEFAF68" w14:textId="77777777" w:rsidR="00BA2EA3" w:rsidRDefault="00BA2EA3" w:rsidP="00BA2EA3">
      <w:r>
        <w:rPr>
          <w:rStyle w:val="CommentReference"/>
        </w:rPr>
        <w:annotationRef/>
      </w:r>
      <w:r>
        <w:rPr>
          <w:sz w:val="20"/>
          <w:szCs w:val="20"/>
        </w:rPr>
        <w:t>Edited this comment to: “include a line that intersects the Y-axis at 0.”</w:t>
      </w:r>
    </w:p>
  </w:comment>
  <w:comment w:id="24" w:author="Charlie Bayne" w:date="2024-08-19T15:42:00Z" w:initials="CB">
    <w:p w14:paraId="13BD3A4D" w14:textId="77777777" w:rsidR="00754177" w:rsidRDefault="00754177" w:rsidP="00754177">
      <w:r>
        <w:rPr>
          <w:rStyle w:val="CommentReference"/>
        </w:rPr>
        <w:annotationRef/>
      </w:r>
      <w:r>
        <w:rPr>
          <w:color w:val="000000"/>
          <w:sz w:val="20"/>
          <w:szCs w:val="20"/>
        </w:rPr>
        <w:t xml:space="preserve">Wil do! </w:t>
      </w:r>
    </w:p>
  </w:comment>
  <w:comment w:id="25" w:author="O'Donoghue, Anthony" w:date="2024-08-17T15:46:00Z" w:initials="AO">
    <w:p w14:paraId="4E7356FD" w14:textId="4F56FE56" w:rsidR="00634EAB" w:rsidRDefault="00634EAB" w:rsidP="00634EAB">
      <w:pPr>
        <w:pStyle w:val="CommentText"/>
      </w:pPr>
      <w:r>
        <w:rPr>
          <w:rStyle w:val="CommentReference"/>
        </w:rPr>
        <w:annotationRef/>
      </w:r>
      <w:r>
        <w:t>I think it would make more sense to have the X-axis go from 90 to 100%.</w:t>
      </w:r>
    </w:p>
  </w:comment>
  <w:comment w:id="26" w:author="Charlie Bayne" w:date="2024-08-19T15:43:00Z" w:initials="CB">
    <w:p w14:paraId="5A383840" w14:textId="77777777" w:rsidR="00754177" w:rsidRDefault="00754177" w:rsidP="00754177">
      <w:r>
        <w:rPr>
          <w:rStyle w:val="CommentReference"/>
        </w:rPr>
        <w:annotationRef/>
      </w:r>
      <w:r>
        <w:rPr>
          <w:color w:val="000000"/>
          <w:sz w:val="20"/>
          <w:szCs w:val="20"/>
        </w:rPr>
        <w:t>Agreed, will change the default axis to this!</w:t>
      </w:r>
    </w:p>
  </w:comment>
  <w:comment w:id="27" w:author="O'Donoghue, Anthony" w:date="2024-08-17T15:46:00Z" w:initials="AO">
    <w:p w14:paraId="3D3247F6" w14:textId="15E64130" w:rsidR="009D3C2D" w:rsidRDefault="009D3C2D" w:rsidP="009D3C2D">
      <w:pPr>
        <w:pStyle w:val="CommentText"/>
      </w:pPr>
      <w:r>
        <w:rPr>
          <w:rStyle w:val="CommentReference"/>
        </w:rPr>
        <w:annotationRef/>
      </w:r>
      <w:r>
        <w:t>Change X-axis to 95 to 100%</w:t>
      </w:r>
    </w:p>
  </w:comment>
  <w:comment w:id="28" w:author="Charlie Bayne" w:date="2024-08-19T15:43:00Z" w:initials="CB">
    <w:p w14:paraId="213ECF25" w14:textId="77777777" w:rsidR="00754177" w:rsidRDefault="00754177" w:rsidP="00754177">
      <w:r>
        <w:rPr>
          <w:rStyle w:val="CommentReference"/>
        </w:rPr>
        <w:annotationRef/>
      </w:r>
      <w:r>
        <w:rPr>
          <w:color w:val="000000"/>
          <w:sz w:val="20"/>
          <w:szCs w:val="20"/>
        </w:rPr>
        <w:t>Will do</w:t>
      </w:r>
    </w:p>
  </w:comment>
  <w:comment w:id="29" w:author="O'Donoghue, Anthony" w:date="2024-08-17T15:49:00Z" w:initials="AO">
    <w:p w14:paraId="68BD664C" w14:textId="64C60B8A" w:rsidR="00B3325F" w:rsidRDefault="00B3325F" w:rsidP="00B3325F">
      <w:pPr>
        <w:pStyle w:val="CommentText"/>
      </w:pPr>
      <w:r>
        <w:rPr>
          <w:rStyle w:val="CommentReference"/>
        </w:rPr>
        <w:annotationRef/>
      </w:r>
      <w:r>
        <w:t>This is missing?</w:t>
      </w:r>
    </w:p>
  </w:comment>
  <w:comment w:id="30" w:author="O'Donoghue, Anthony" w:date="2024-08-17T15:53:00Z" w:initials="AO">
    <w:p w14:paraId="5B15DBBA" w14:textId="77777777" w:rsidR="00B242FD" w:rsidRDefault="00B242FD" w:rsidP="00B242FD">
      <w:pPr>
        <w:pStyle w:val="CommentText"/>
      </w:pPr>
      <w:r>
        <w:rPr>
          <w:rStyle w:val="CommentReference"/>
        </w:rPr>
        <w:annotationRef/>
      </w:r>
      <w:r>
        <w:t xml:space="preserve">Also, for the naming of these peptides, the current names are clunkly. Can we edit them down to the primary name: e.g. TDP173, TDP112 etc. Note: TDP stands for </w:t>
      </w:r>
      <w:r>
        <w:rPr>
          <w:u w:val="single"/>
        </w:rPr>
        <w:t>t</w:t>
      </w:r>
      <w:r>
        <w:t xml:space="preserve">etra </w:t>
      </w:r>
      <w:r>
        <w:rPr>
          <w:u w:val="single"/>
        </w:rPr>
        <w:t>d</w:t>
      </w:r>
      <w:r>
        <w:t xml:space="preserve">eca </w:t>
      </w:r>
      <w:r>
        <w:rPr>
          <w:u w:val="single"/>
        </w:rPr>
        <w:t>p</w:t>
      </w:r>
      <w:r>
        <w:t xml:space="preserve">eptide. </w:t>
      </w:r>
    </w:p>
  </w:comment>
  <w:comment w:id="31" w:author="O'Donoghue, Anthony" w:date="2024-08-17T16:07:00Z" w:initials="AO">
    <w:p w14:paraId="5145EB98" w14:textId="77777777" w:rsidR="00FA491D" w:rsidRDefault="00FA491D" w:rsidP="00FA491D">
      <w:pPr>
        <w:pStyle w:val="CommentText"/>
      </w:pPr>
      <w:r>
        <w:rPr>
          <w:rStyle w:val="CommentReference"/>
        </w:rPr>
        <w:annotationRef/>
      </w:r>
      <w:r>
        <w:t>The data in panel C seems to be mostly sorted by high (100) to low (0) on the x-axis. However, there are clearly some peptides that are not sorted correctly. For example TDP166 in the left panel.</w:t>
      </w:r>
    </w:p>
  </w:comment>
  <w:comment w:id="32" w:author="Charlie Bayne" w:date="2024-08-19T15:46:00Z" w:initials="CB">
    <w:p w14:paraId="000122FB" w14:textId="77777777" w:rsidR="00754177" w:rsidRDefault="00754177" w:rsidP="00754177">
      <w:r>
        <w:rPr>
          <w:rStyle w:val="CommentReference"/>
        </w:rPr>
        <w:annotationRef/>
      </w:r>
      <w:r>
        <w:rPr>
          <w:sz w:val="20"/>
          <w:szCs w:val="20"/>
        </w:rPr>
        <w:t>Will edit to be the TDP# in these figures. In the package the name matching relies on the full name here, as this seems to be how things are named in the FASTA file you guys (usually) use for your database searches</w:t>
      </w:r>
    </w:p>
  </w:comment>
  <w:comment w:id="33" w:author="Charlie Bayne" w:date="2024-08-20T12:13:00Z" w:initials="CB">
    <w:p w14:paraId="6A6E7569" w14:textId="77777777" w:rsidR="00545438" w:rsidRDefault="00545438" w:rsidP="00545438">
      <w:r>
        <w:rPr>
          <w:rStyle w:val="CommentReference"/>
        </w:rPr>
        <w:annotationRef/>
      </w:r>
      <w:r>
        <w:rPr>
          <w:sz w:val="20"/>
          <w:szCs w:val="20"/>
        </w:rPr>
        <w:t>Also, the sorting is considering both panels, not each individually. I am going to just leave it as it is since it would be a pain to change in the code. Can update after review if necessary</w:t>
      </w:r>
      <w:r>
        <w:rPr>
          <w:sz w:val="20"/>
          <w:szCs w:val="20"/>
        </w:rPr>
        <w:cr/>
      </w:r>
    </w:p>
  </w:comment>
  <w:comment w:id="34" w:author="O'Donoghue, Anthony" w:date="2024-08-27T17:26:00Z" w:initials="AO">
    <w:p w14:paraId="69F85A58" w14:textId="1CE70166" w:rsidR="007A4917" w:rsidRDefault="007A4917" w:rsidP="007A4917">
      <w:pPr>
        <w:pStyle w:val="CommentText"/>
      </w:pPr>
      <w:r>
        <w:rPr>
          <w:rStyle w:val="CommentReference"/>
        </w:rPr>
        <w:annotationRef/>
      </w:r>
      <w:r>
        <w:fldChar w:fldCharType="begin"/>
      </w:r>
      <w:r>
        <w:instrText>HYPERLINK "mailto:bhurysz@health.ucsd.edu"</w:instrText>
      </w:r>
      <w:bookmarkStart w:id="35" w:name="_@_E059712726BB448189F5DE022B749222Z"/>
      <w:r>
        <w:fldChar w:fldCharType="separate"/>
      </w:r>
      <w:bookmarkEnd w:id="35"/>
      <w:r w:rsidRPr="007A4917">
        <w:rPr>
          <w:rStyle w:val="Mention"/>
          <w:noProof/>
        </w:rPr>
        <w:t>@Brianna M Hurysz</w:t>
      </w:r>
      <w:r>
        <w:fldChar w:fldCharType="end"/>
      </w:r>
      <w:r>
        <w:t xml:space="preserve"> At some point we should probably update the FASTA file to the simple name!</w:t>
      </w:r>
    </w:p>
  </w:comment>
  <w:comment w:id="36" w:author="O'Donoghue, Anthony" w:date="2024-08-17T15:53:00Z" w:initials="AO">
    <w:p w14:paraId="60F0FF7C" w14:textId="539C6E5C" w:rsidR="003206C9" w:rsidRDefault="003206C9" w:rsidP="003206C9">
      <w:pPr>
        <w:pStyle w:val="CommentText"/>
      </w:pPr>
      <w:r>
        <w:rPr>
          <w:rStyle w:val="CommentReference"/>
        </w:rPr>
        <w:annotationRef/>
      </w:r>
      <w:r>
        <w:t>This is a really cool figure!! Love it</w:t>
      </w:r>
    </w:p>
  </w:comment>
  <w:comment w:id="37" w:author="Charlie Bayne" w:date="2024-08-19T15:46:00Z" w:initials="CB">
    <w:p w14:paraId="22AB14BD" w14:textId="77777777" w:rsidR="00754177" w:rsidRDefault="00754177" w:rsidP="00754177">
      <w:r>
        <w:rPr>
          <w:rStyle w:val="CommentReference"/>
        </w:rPr>
        <w:annotationRef/>
      </w:r>
      <w:r>
        <w:rPr>
          <w:color w:val="000000"/>
          <w:sz w:val="20"/>
          <w:szCs w:val="20"/>
        </w:rPr>
        <w:t>Awesome!</w:t>
      </w:r>
    </w:p>
  </w:comment>
  <w:comment w:id="38" w:author="O'Donoghue, Anthony" w:date="2024-08-17T15:57:00Z" w:initials="AO">
    <w:p w14:paraId="78BC0959" w14:textId="54B2ADB7" w:rsidR="00261E5E" w:rsidRDefault="005D7A9E" w:rsidP="00261E5E">
      <w:pPr>
        <w:pStyle w:val="CommentText"/>
      </w:pPr>
      <w:r>
        <w:rPr>
          <w:rStyle w:val="CommentReference"/>
        </w:rPr>
        <w:annotationRef/>
      </w:r>
      <w:r w:rsidR="00261E5E">
        <w:t>I think that it is confusing that 30, 60 and 90 in both axis? Could the y-axis by marked 25, 50, 75, 100, 125.</w:t>
      </w:r>
    </w:p>
    <w:p w14:paraId="434C9CC7" w14:textId="77777777" w:rsidR="00261E5E" w:rsidRDefault="00261E5E" w:rsidP="00261E5E">
      <w:pPr>
        <w:pStyle w:val="CommentText"/>
      </w:pPr>
      <w:r>
        <w:t>Also the X axis should be labelled ‘time (minutes)’ and the Y axis should be labelled ‘number of peptides’</w:t>
      </w:r>
    </w:p>
  </w:comment>
  <w:comment w:id="39" w:author="Brianna M Hurysz" w:date="2024-08-19T14:04:00Z" w:initials="BH">
    <w:p w14:paraId="5F322282" w14:textId="77777777" w:rsidR="00034B9D" w:rsidRDefault="00034B9D" w:rsidP="00034B9D">
      <w:r>
        <w:rPr>
          <w:rStyle w:val="CommentReference"/>
        </w:rPr>
        <w:annotationRef/>
      </w:r>
      <w:r>
        <w:rPr>
          <w:sz w:val="20"/>
          <w:szCs w:val="20"/>
        </w:rPr>
        <w:t>Also is CatD just a single point? Maybe switch the colors so we can at least see it better</w:t>
      </w:r>
    </w:p>
  </w:comment>
  <w:comment w:id="40" w:author="Charlie Bayne" w:date="2024-08-19T15:48:00Z" w:initials="CB">
    <w:p w14:paraId="6B1127DD" w14:textId="77777777" w:rsidR="00754177" w:rsidRDefault="00754177" w:rsidP="00754177">
      <w:r>
        <w:rPr>
          <w:rStyle w:val="CommentReference"/>
        </w:rPr>
        <w:annotationRef/>
      </w:r>
      <w:r>
        <w:rPr>
          <w:sz w:val="20"/>
          <w:szCs w:val="20"/>
        </w:rPr>
        <w:t>Agreed, will update figures to address those points!</w:t>
      </w:r>
      <w:r>
        <w:rPr>
          <w:sz w:val="20"/>
          <w:szCs w:val="20"/>
        </w:rPr>
        <w:cr/>
      </w:r>
      <w:r>
        <w:rPr>
          <w:sz w:val="20"/>
          <w:szCs w:val="20"/>
        </w:rPr>
        <w:cr/>
        <w:t>CatD is a single point, since there was no other incubation time. Will try a few other color pallets, but I am usually partial to viridis (do agree the yellow isn’t great though)</w:t>
      </w:r>
    </w:p>
  </w:comment>
  <w:comment w:id="41" w:author="O'Donoghue, Anthony" w:date="2024-08-27T17:29:00Z" w:initials="AO">
    <w:p w14:paraId="5B1D2200" w14:textId="77777777" w:rsidR="00F150EF" w:rsidRDefault="0096443B" w:rsidP="00F150EF">
      <w:pPr>
        <w:pStyle w:val="CommentText"/>
      </w:pPr>
      <w:r>
        <w:rPr>
          <w:rStyle w:val="CommentReference"/>
        </w:rPr>
        <w:annotationRef/>
      </w:r>
      <w:r w:rsidR="00F150EF">
        <w:t>Please update CatA, CatB etc to cathepsin A in this figure legend like you did in the earlier figure</w:t>
      </w:r>
    </w:p>
  </w:comment>
  <w:comment w:id="42" w:author="Charlie Bayne" w:date="2024-08-20T13:21:00Z" w:initials="CB">
    <w:p w14:paraId="1EE4B234" w14:textId="171044D9" w:rsidR="00B021D5" w:rsidRDefault="00B021D5" w:rsidP="00B021D5">
      <w:r>
        <w:rPr>
          <w:rStyle w:val="CommentReference"/>
        </w:rPr>
        <w:annotationRef/>
      </w:r>
      <w:r>
        <w:rPr>
          <w:color w:val="000000"/>
          <w:sz w:val="20"/>
          <w:szCs w:val="20"/>
        </w:rPr>
        <w:t>Edited to fix the mistake in the regular expression I was using.</w:t>
      </w:r>
    </w:p>
  </w:comment>
  <w:comment w:id="43" w:author="O'Donoghue, Anthony" w:date="2024-08-18T22:35:00Z" w:initials="AO">
    <w:p w14:paraId="76D91BF9" w14:textId="5E343982" w:rsidR="00183A5C" w:rsidRDefault="00954C35" w:rsidP="00183A5C">
      <w:pPr>
        <w:pStyle w:val="CommentText"/>
      </w:pPr>
      <w:r>
        <w:rPr>
          <w:rStyle w:val="CommentReference"/>
        </w:rPr>
        <w:annotationRef/>
      </w:r>
      <w:r w:rsidR="00183A5C">
        <w:t>These images are very pixelated. Can they be improved?</w:t>
      </w:r>
    </w:p>
  </w:comment>
  <w:comment w:id="44" w:author="Brianna M Hurysz" w:date="2024-08-19T14:05:00Z" w:initials="BH">
    <w:p w14:paraId="6EAF44F5" w14:textId="77777777" w:rsidR="00034B9D" w:rsidRDefault="00034B9D" w:rsidP="00034B9D">
      <w:r>
        <w:rPr>
          <w:rStyle w:val="CommentReference"/>
        </w:rPr>
        <w:annotationRef/>
      </w:r>
      <w:r>
        <w:rPr>
          <w:sz w:val="20"/>
          <w:szCs w:val="20"/>
        </w:rPr>
        <w:t>They don’t look very pixelated on my end, might just be something going on with Anthony’s word software.</w:t>
      </w:r>
    </w:p>
  </w:comment>
  <w:comment w:id="45" w:author="Charlie Bayne" w:date="2024-08-19T15:49:00Z" w:initials="CB">
    <w:p w14:paraId="245D1229" w14:textId="77777777" w:rsidR="00754177" w:rsidRDefault="00754177" w:rsidP="00754177">
      <w:r>
        <w:rPr>
          <w:rStyle w:val="CommentReference"/>
        </w:rPr>
        <w:annotationRef/>
      </w:r>
      <w:r>
        <w:rPr>
          <w:color w:val="000000"/>
          <w:sz w:val="20"/>
          <w:szCs w:val="20"/>
        </w:rPr>
        <w:t xml:space="preserve">They don’t look weird on my end either. Will submit to journal as vector images (.pdf) so there should be no image quality issu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0FCCF5" w15:done="1"/>
  <w15:commentEx w15:paraId="25DBE538" w15:done="1"/>
  <w15:commentEx w15:paraId="082F11DF" w15:done="1"/>
  <w15:commentEx w15:paraId="0BCA3F98" w15:paraIdParent="082F11DF" w15:done="1"/>
  <w15:commentEx w15:paraId="7D8DF668" w15:paraIdParent="082F11DF" w15:done="1"/>
  <w15:commentEx w15:paraId="5BD97108" w15:done="1"/>
  <w15:commentEx w15:paraId="351E7C3F" w15:paraIdParent="5BD97108" w15:done="1"/>
  <w15:commentEx w15:paraId="45A4FE1A" w15:paraIdParent="5BD97108" w15:done="1"/>
  <w15:commentEx w15:paraId="4FDDB9F2" w15:done="1"/>
  <w15:commentEx w15:paraId="7A40953F" w15:paraIdParent="4FDDB9F2" w15:done="1"/>
  <w15:commentEx w15:paraId="4F857F6F" w15:done="1"/>
  <w15:commentEx w15:paraId="47DD1B87" w15:paraIdParent="4F857F6F" w15:done="1"/>
  <w15:commentEx w15:paraId="3B933866" w15:done="1"/>
  <w15:commentEx w15:paraId="40DAD10D" w15:done="1"/>
  <w15:commentEx w15:paraId="049B281B" w15:done="1"/>
  <w15:commentEx w15:paraId="447FEFEF" w15:paraIdParent="049B281B" w15:done="1"/>
  <w15:commentEx w15:paraId="4908CD86" w15:paraIdParent="049B281B" w15:done="1"/>
  <w15:commentEx w15:paraId="6FA9E58E" w15:done="1"/>
  <w15:commentEx w15:paraId="32EB274C" w15:paraIdParent="6FA9E58E" w15:done="1"/>
  <w15:commentEx w15:paraId="47ED7570" w15:done="1"/>
  <w15:commentEx w15:paraId="1EEDD5B1" w15:paraIdParent="47ED7570" w15:done="1"/>
  <w15:commentEx w15:paraId="35260AD5" w15:paraIdParent="47ED7570" w15:done="1"/>
  <w15:commentEx w15:paraId="490D817C" w15:done="1"/>
  <w15:commentEx w15:paraId="0BEFAF68" w15:paraIdParent="490D817C" w15:done="1"/>
  <w15:commentEx w15:paraId="13BD3A4D" w15:paraIdParent="490D817C" w15:done="1"/>
  <w15:commentEx w15:paraId="4E7356FD" w15:done="1"/>
  <w15:commentEx w15:paraId="5A383840" w15:paraIdParent="4E7356FD" w15:done="1"/>
  <w15:commentEx w15:paraId="3D3247F6" w15:done="1"/>
  <w15:commentEx w15:paraId="213ECF25" w15:paraIdParent="3D3247F6" w15:done="1"/>
  <w15:commentEx w15:paraId="68BD664C" w15:done="0"/>
  <w15:commentEx w15:paraId="5B15DBBA" w15:paraIdParent="68BD664C" w15:done="0"/>
  <w15:commentEx w15:paraId="5145EB98" w15:paraIdParent="68BD664C" w15:done="0"/>
  <w15:commentEx w15:paraId="000122FB" w15:paraIdParent="68BD664C" w15:done="0"/>
  <w15:commentEx w15:paraId="6A6E7569" w15:paraIdParent="68BD664C" w15:done="0"/>
  <w15:commentEx w15:paraId="69F85A58" w15:paraIdParent="68BD664C" w15:done="0"/>
  <w15:commentEx w15:paraId="60F0FF7C" w15:done="1"/>
  <w15:commentEx w15:paraId="22AB14BD" w15:paraIdParent="60F0FF7C" w15:done="1"/>
  <w15:commentEx w15:paraId="434C9CC7" w15:done="1"/>
  <w15:commentEx w15:paraId="5F322282" w15:paraIdParent="434C9CC7" w15:done="1"/>
  <w15:commentEx w15:paraId="6B1127DD" w15:paraIdParent="434C9CC7" w15:done="1"/>
  <w15:commentEx w15:paraId="5B1D2200" w15:paraIdParent="434C9CC7" w15:done="1"/>
  <w15:commentEx w15:paraId="1EE4B234" w15:done="1"/>
  <w15:commentEx w15:paraId="76D91BF9" w15:done="1"/>
  <w15:commentEx w15:paraId="6EAF44F5" w15:paraIdParent="76D91BF9" w15:done="1"/>
  <w15:commentEx w15:paraId="245D1229" w15:paraIdParent="76D91B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688166" w16cex:dateUtc="2024-08-21T05:01:00Z">
    <w16cex:extLst>
      <w16:ext w16:uri="{CE6994B0-6A32-4C9F-8C6B-6E91EDA988CE}">
        <cr:reactions xmlns:cr="http://schemas.microsoft.com/office/comments/2020/reactions">
          <cr:reaction reactionType="1">
            <cr:reactionInfo dateUtc="2024-08-27T23:44:36Z">
              <cr:user userId="S::ajodonoghue@health.ucsd.edu::479948f9-762b-4608-a8e0-02927f81eb52" userProvider="AD" userName="O'Donoghue, Anthony"/>
            </cr:reactionInfo>
          </cr:reaction>
        </cr:reactions>
      </w16:ext>
    </w16cex:extLst>
  </w16cex:commentExtensible>
  <w16cex:commentExtensible w16cex:durableId="4768A945" w16cex:dateUtc="2024-08-28T00:02:00Z">
    <w16cex:extLst>
      <w16:ext w16:uri="{CE6994B0-6A32-4C9F-8C6B-6E91EDA988CE}">
        <cr:reactions xmlns:cr="http://schemas.microsoft.com/office/comments/2020/reactions">
          <cr:reaction reactionType="1">
            <cr:reactionInfo dateUtc="2024-08-28T18:46:08Z">
              <cr:user userId="S::chbayne@health.ucsd.edu::2d862003-bc70-40d1-a26b-f0bb245f7a78" userProvider="AD" userName="Charlie Bayne"/>
            </cr:reactionInfo>
          </cr:reaction>
        </cr:reactions>
      </w16:ext>
    </w16cex:extLst>
  </w16cex:commentExtensible>
  <w16cex:commentExtensible w16cex:durableId="5B476DB0" w16cex:dateUtc="2024-06-27T21:31:00Z"/>
  <w16cex:commentExtensible w16cex:durableId="4A1447CC" w16cex:dateUtc="2024-08-17T21:33:00Z"/>
  <w16cex:commentExtensible w16cex:durableId="7E4503AC" w16cex:dateUtc="2024-08-19T22:09:00Z"/>
  <w16cex:commentExtensible w16cex:durableId="55EF85D4" w16cex:dateUtc="2024-08-17T21:51:00Z"/>
  <w16cex:commentExtensible w16cex:durableId="2E8493A5" w16cex:dateUtc="2024-08-19T22:12:00Z"/>
  <w16cex:commentExtensible w16cex:durableId="040D6B7A" w16cex:dateUtc="2024-08-28T00:04:00Z"/>
  <w16cex:commentExtensible w16cex:durableId="6D2315B7" w16cex:dateUtc="2024-06-27T21:48:00Z"/>
  <w16cex:commentExtensible w16cex:durableId="55D3FF42" w16cex:dateUtc="2024-08-20T05:12:00Z">
    <w16cex:extLst>
      <w16:ext w16:uri="{CE6994B0-6A32-4C9F-8C6B-6E91EDA988CE}">
        <cr:reactions xmlns:cr="http://schemas.microsoft.com/office/comments/2020/reactions">
          <cr:reaction reactionType="1">
            <cr:reactionInfo dateUtc="2024-08-28T00:11:11Z">
              <cr:user userId="S::ajodonoghue@health.ucsd.edu::479948f9-762b-4608-a8e0-02927f81eb52" userProvider="AD" userName="O'Donoghue, Anthony"/>
            </cr:reactionInfo>
          </cr:reaction>
        </cr:reactions>
      </w16:ext>
    </w16cex:extLst>
  </w16cex:commentExtensible>
  <w16cex:commentExtensible w16cex:durableId="0FC1577A" w16cex:dateUtc="2024-08-17T22:07:00Z"/>
  <w16cex:commentExtensible w16cex:durableId="758AFB4C" w16cex:dateUtc="2024-08-19T22:17:00Z"/>
  <w16cex:commentExtensible w16cex:durableId="4207DF54" w16cex:dateUtc="2024-08-28T00:34:00Z"/>
  <w16cex:commentExtensible w16cex:durableId="779D098D" w16cex:dateUtc="2024-08-18T00:14:00Z">
    <w16cex:extLst>
      <w16:ext w16:uri="{CE6994B0-6A32-4C9F-8C6B-6E91EDA988CE}">
        <cr:reactions xmlns:cr="http://schemas.microsoft.com/office/comments/2020/reactions">
          <cr:reaction reactionType="1">
            <cr:reactionInfo dateUtc="2024-08-19T22:27:51Z">
              <cr:user userId="S::chbayne@health.ucsd.edu::2d862003-bc70-40d1-a26b-f0bb245f7a78" userProvider="AD" userName="Charlie Bayne"/>
            </cr:reactionInfo>
          </cr:reaction>
        </cr:reactions>
      </w16:ext>
    </w16cex:extLst>
  </w16cex:commentExtensible>
  <w16cex:commentExtensible w16cex:durableId="21E07A0E" w16cex:dateUtc="2024-08-19T02:34:00Z"/>
  <w16cex:commentExtensible w16cex:durableId="7FD38387" w16cex:dateUtc="2024-08-19T02:44:00Z"/>
  <w16cex:commentExtensible w16cex:durableId="039CA21C" w16cex:dateUtc="2024-08-20T20:25:00Z">
    <w16cex:extLst>
      <w16:ext w16:uri="{CE6994B0-6A32-4C9F-8C6B-6E91EDA988CE}">
        <cr:reactions xmlns:cr="http://schemas.microsoft.com/office/comments/2020/reactions">
          <cr:reaction reactionType="1">
            <cr:reactionInfo dateUtc="2024-08-28T00:42:52Z">
              <cr:user userId="S::ajodonoghue@health.ucsd.edu::479948f9-762b-4608-a8e0-02927f81eb52" userProvider="AD" userName="O'Donoghue, Anthony"/>
            </cr:reactionInfo>
          </cr:reaction>
        </cr:reactions>
      </w16:ext>
    </w16cex:extLst>
  </w16cex:commentExtensible>
  <w16cex:commentExtensible w16cex:durableId="3704F6B1" w16cex:dateUtc="2024-08-17T22:36:00Z"/>
  <w16cex:commentExtensible w16cex:durableId="7CA31BCB" w16cex:dateUtc="2024-08-19T22:41:00Z">
    <w16cex:extLst>
      <w16:ext w16:uri="{CE6994B0-6A32-4C9F-8C6B-6E91EDA988CE}">
        <cr:reactions xmlns:cr="http://schemas.microsoft.com/office/comments/2020/reactions">
          <cr:reaction reactionType="1">
            <cr:reactionInfo dateUtc="2024-08-28T00:23:08Z">
              <cr:user userId="S::ajodonoghue@health.ucsd.edu::479948f9-762b-4608-a8e0-02927f81eb52" userProvider="AD" userName="O'Donoghue, Anthony"/>
            </cr:reactionInfo>
          </cr:reaction>
        </cr:reactions>
      </w16:ext>
    </w16cex:extLst>
  </w16cex:commentExtensible>
  <w16cex:commentExtensible w16cex:durableId="33851778" w16cex:dateUtc="2024-08-17T23:44:00Z"/>
  <w16cex:commentExtensible w16cex:durableId="11C01464" w16cex:dateUtc="2024-08-19T05:33:00Z"/>
  <w16cex:commentExtensible w16cex:durableId="4731C897" w16cex:dateUtc="2024-08-19T22:42:00Z">
    <w16cex:extLst>
      <w16:ext w16:uri="{CE6994B0-6A32-4C9F-8C6B-6E91EDA988CE}">
        <cr:reactions xmlns:cr="http://schemas.microsoft.com/office/comments/2020/reactions">
          <cr:reaction reactionType="1">
            <cr:reactionInfo dateUtc="2024-08-28T00:22:41Z">
              <cr:user userId="S::ajodonoghue@health.ucsd.edu::479948f9-762b-4608-a8e0-02927f81eb52" userProvider="AD" userName="O'Donoghue, Anthony"/>
            </cr:reactionInfo>
          </cr:reaction>
        </cr:reactions>
      </w16:ext>
    </w16cex:extLst>
  </w16cex:commentExtensible>
  <w16cex:commentExtensible w16cex:durableId="13E9914F" w16cex:dateUtc="2024-08-17T23:53:00Z"/>
  <w16cex:commentExtensible w16cex:durableId="6B279012" w16cex:dateUtc="2024-08-19T21:01:00Z">
    <w16cex:extLst>
      <w16:ext w16:uri="{CE6994B0-6A32-4C9F-8C6B-6E91EDA988CE}">
        <cr:reactions xmlns:cr="http://schemas.microsoft.com/office/comments/2020/reactions">
          <cr:reaction reactionType="1">
            <cr:reactionInfo dateUtc="2024-08-28T00:23:47Z">
              <cr:user userId="S::ajodonoghue@health.ucsd.edu::479948f9-762b-4608-a8e0-02927f81eb52" userProvider="AD" userName="O'Donoghue, Anthony"/>
            </cr:reactionInfo>
          </cr:reaction>
        </cr:reactions>
      </w16:ext>
    </w16cex:extLst>
  </w16cex:commentExtensible>
  <w16cex:commentExtensible w16cex:durableId="1B11E348" w16cex:dateUtc="2024-08-19T22:42:00Z">
    <w16cex:extLst>
      <w16:ext w16:uri="{CE6994B0-6A32-4C9F-8C6B-6E91EDA988CE}">
        <cr:reactions xmlns:cr="http://schemas.microsoft.com/office/comments/2020/reactions">
          <cr:reaction reactionType="1">
            <cr:reactionInfo dateUtc="2024-08-28T00:23:46Z">
              <cr:user userId="S::ajodonoghue@health.ucsd.edu::479948f9-762b-4608-a8e0-02927f81eb52" userProvider="AD" userName="O'Donoghue, Anthony"/>
            </cr:reactionInfo>
          </cr:reaction>
        </cr:reactions>
      </w16:ext>
    </w16cex:extLst>
  </w16cex:commentExtensible>
  <w16cex:commentExtensible w16cex:durableId="6C006EA9" w16cex:dateUtc="2024-08-17T22:46:00Z"/>
  <w16cex:commentExtensible w16cex:durableId="19534748" w16cex:dateUtc="2024-08-19T22:43:00Z">
    <w16cex:extLst>
      <w16:ext w16:uri="{CE6994B0-6A32-4C9F-8C6B-6E91EDA988CE}">
        <cr:reactions xmlns:cr="http://schemas.microsoft.com/office/comments/2020/reactions">
          <cr:reaction reactionType="1">
            <cr:reactionInfo dateUtc="2024-08-28T00:24:40Z">
              <cr:user userId="S::ajodonoghue@health.ucsd.edu::479948f9-762b-4608-a8e0-02927f81eb52" userProvider="AD" userName="O'Donoghue, Anthony"/>
            </cr:reactionInfo>
          </cr:reaction>
        </cr:reactions>
      </w16:ext>
    </w16cex:extLst>
  </w16cex:commentExtensible>
  <w16cex:commentExtensible w16cex:durableId="514EE1C9" w16cex:dateUtc="2024-08-17T22:46:00Z"/>
  <w16cex:commentExtensible w16cex:durableId="48A34640" w16cex:dateUtc="2024-08-19T22:43:00Z">
    <w16cex:extLst>
      <w16:ext w16:uri="{CE6994B0-6A32-4C9F-8C6B-6E91EDA988CE}">
        <cr:reactions xmlns:cr="http://schemas.microsoft.com/office/comments/2020/reactions">
          <cr:reaction reactionType="1">
            <cr:reactionInfo dateUtc="2024-08-28T00:24:45Z">
              <cr:user userId="S::ajodonoghue@health.ucsd.edu::479948f9-762b-4608-a8e0-02927f81eb52" userProvider="AD" userName="O'Donoghue, Anthony"/>
            </cr:reactionInfo>
          </cr:reaction>
        </cr:reactions>
      </w16:ext>
    </w16cex:extLst>
  </w16cex:commentExtensible>
  <w16cex:commentExtensible w16cex:durableId="57E20C22" w16cex:dateUtc="2024-08-17T22:49:00Z"/>
  <w16cex:commentExtensible w16cex:durableId="4156AAC3" w16cex:dateUtc="2024-08-17T22:53:00Z"/>
  <w16cex:commentExtensible w16cex:durableId="4F2FFE5F" w16cex:dateUtc="2024-08-17T23:07:00Z"/>
  <w16cex:commentExtensible w16cex:durableId="4606C02C" w16cex:dateUtc="2024-08-19T22:46:00Z"/>
  <w16cex:commentExtensible w16cex:durableId="3EF2F090" w16cex:dateUtc="2024-08-20T19:13:00Z">
    <w16cex:extLst>
      <w16:ext w16:uri="{CE6994B0-6A32-4C9F-8C6B-6E91EDA988CE}">
        <cr:reactions xmlns:cr="http://schemas.microsoft.com/office/comments/2020/reactions">
          <cr:reaction reactionType="1">
            <cr:reactionInfo dateUtc="2024-08-28T00:26:30Z">
              <cr:user userId="S::ajodonoghue@health.ucsd.edu::479948f9-762b-4608-a8e0-02927f81eb52" userProvider="AD" userName="O'Donoghue, Anthony"/>
            </cr:reactionInfo>
          </cr:reaction>
        </cr:reactions>
      </w16:ext>
    </w16cex:extLst>
  </w16cex:commentExtensible>
  <w16cex:commentExtensible w16cex:durableId="12E63E43" w16cex:dateUtc="2024-08-28T00:26:00Z"/>
  <w16cex:commentExtensible w16cex:durableId="6B518E25" w16cex:dateUtc="2024-08-17T22:53:00Z"/>
  <w16cex:commentExtensible w16cex:durableId="52B52F5D" w16cex:dateUtc="2024-08-19T22:46:00Z">
    <w16cex:extLst>
      <w16:ext w16:uri="{CE6994B0-6A32-4C9F-8C6B-6E91EDA988CE}">
        <cr:reactions xmlns:cr="http://schemas.microsoft.com/office/comments/2020/reactions">
          <cr:reaction reactionType="1">
            <cr:reactionInfo dateUtc="2024-08-28T00:26:34Z">
              <cr:user userId="S::ajodonoghue@health.ucsd.edu::479948f9-762b-4608-a8e0-02927f81eb52" userProvider="AD" userName="O'Donoghue, Anthony"/>
            </cr:reactionInfo>
          </cr:reaction>
        </cr:reactions>
      </w16:ext>
    </w16cex:extLst>
  </w16cex:commentExtensible>
  <w16cex:commentExtensible w16cex:durableId="1C43390A" w16cex:dateUtc="2024-08-17T22:57:00Z"/>
  <w16cex:commentExtensible w16cex:durableId="1D8F9C8B" w16cex:dateUtc="2024-08-19T21:04:00Z">
    <w16cex:extLst>
      <w16:ext w16:uri="{CE6994B0-6A32-4C9F-8C6B-6E91EDA988CE}">
        <cr:reactions xmlns:cr="http://schemas.microsoft.com/office/comments/2020/reactions">
          <cr:reaction reactionType="1">
            <cr:reactionInfo dateUtc="2024-08-28T00:27:22Z">
              <cr:user userId="S::ajodonoghue@health.ucsd.edu::479948f9-762b-4608-a8e0-02927f81eb52" userProvider="AD" userName="O'Donoghue, Anthony"/>
            </cr:reactionInfo>
          </cr:reaction>
        </cr:reactions>
      </w16:ext>
    </w16cex:extLst>
  </w16cex:commentExtensible>
  <w16cex:commentExtensible w16cex:durableId="42E0BEBE" w16cex:dateUtc="2024-08-19T22:48:00Z">
    <w16cex:extLst>
      <w16:ext w16:uri="{CE6994B0-6A32-4C9F-8C6B-6E91EDA988CE}">
        <cr:reactions xmlns:cr="http://schemas.microsoft.com/office/comments/2020/reactions">
          <cr:reaction reactionType="1">
            <cr:reactionInfo dateUtc="2024-08-28T00:27:20Z">
              <cr:user userId="S::ajodonoghue@health.ucsd.edu::479948f9-762b-4608-a8e0-02927f81eb52" userProvider="AD" userName="O'Donoghue, Anthony"/>
            </cr:reactionInfo>
          </cr:reaction>
        </cr:reactions>
      </w16:ext>
    </w16cex:extLst>
  </w16cex:commentExtensible>
  <w16cex:commentExtensible w16cex:durableId="10DC6C4F" w16cex:dateUtc="2024-08-28T00:29:00Z"/>
  <w16cex:commentExtensible w16cex:durableId="24D42B20" w16cex:dateUtc="2024-08-20T20:21:00Z">
    <w16cex:extLst>
      <w16:ext w16:uri="{CE6994B0-6A32-4C9F-8C6B-6E91EDA988CE}">
        <cr:reactions xmlns:cr="http://schemas.microsoft.com/office/comments/2020/reactions">
          <cr:reaction reactionType="1">
            <cr:reactionInfo dateUtc="2024-08-28T00:29:49Z">
              <cr:user userId="S::ajodonoghue@health.ucsd.edu::479948f9-762b-4608-a8e0-02927f81eb52" userProvider="AD" userName="O'Donoghue, Anthony"/>
            </cr:reactionInfo>
          </cr:reaction>
        </cr:reactions>
      </w16:ext>
    </w16cex:extLst>
  </w16cex:commentExtensible>
  <w16cex:commentExtensible w16cex:durableId="47247928" w16cex:dateUtc="2024-08-19T05:35:00Z"/>
  <w16cex:commentExtensible w16cex:durableId="190003B1" w16cex:dateUtc="2024-08-19T21:05:00Z"/>
  <w16cex:commentExtensible w16cex:durableId="074B9430" w16cex:dateUtc="2024-08-19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0FCCF5" w16cid:durableId="4C688166"/>
  <w16cid:commentId w16cid:paraId="25DBE538" w16cid:durableId="4768A945"/>
  <w16cid:commentId w16cid:paraId="082F11DF" w16cid:durableId="5B476DB0"/>
  <w16cid:commentId w16cid:paraId="0BCA3F98" w16cid:durableId="4A1447CC"/>
  <w16cid:commentId w16cid:paraId="7D8DF668" w16cid:durableId="7E4503AC"/>
  <w16cid:commentId w16cid:paraId="5BD97108" w16cid:durableId="55EF85D4"/>
  <w16cid:commentId w16cid:paraId="351E7C3F" w16cid:durableId="2E8493A5"/>
  <w16cid:commentId w16cid:paraId="45A4FE1A" w16cid:durableId="040D6B7A"/>
  <w16cid:commentId w16cid:paraId="4FDDB9F2" w16cid:durableId="6D2315B7"/>
  <w16cid:commentId w16cid:paraId="7A40953F" w16cid:durableId="55D3FF42"/>
  <w16cid:commentId w16cid:paraId="4F857F6F" w16cid:durableId="0FC1577A"/>
  <w16cid:commentId w16cid:paraId="47DD1B87" w16cid:durableId="758AFB4C"/>
  <w16cid:commentId w16cid:paraId="3B933866" w16cid:durableId="4207DF54"/>
  <w16cid:commentId w16cid:paraId="40DAD10D" w16cid:durableId="779D098D"/>
  <w16cid:commentId w16cid:paraId="049B281B" w16cid:durableId="21E07A0E"/>
  <w16cid:commentId w16cid:paraId="447FEFEF" w16cid:durableId="7FD38387"/>
  <w16cid:commentId w16cid:paraId="4908CD86" w16cid:durableId="039CA21C"/>
  <w16cid:commentId w16cid:paraId="6FA9E58E" w16cid:durableId="3704F6B1"/>
  <w16cid:commentId w16cid:paraId="32EB274C" w16cid:durableId="7CA31BCB"/>
  <w16cid:commentId w16cid:paraId="47ED7570" w16cid:durableId="33851778"/>
  <w16cid:commentId w16cid:paraId="1EEDD5B1" w16cid:durableId="11C01464"/>
  <w16cid:commentId w16cid:paraId="35260AD5" w16cid:durableId="4731C897"/>
  <w16cid:commentId w16cid:paraId="490D817C" w16cid:durableId="13E9914F"/>
  <w16cid:commentId w16cid:paraId="0BEFAF68" w16cid:durableId="6B279012"/>
  <w16cid:commentId w16cid:paraId="13BD3A4D" w16cid:durableId="1B11E348"/>
  <w16cid:commentId w16cid:paraId="4E7356FD" w16cid:durableId="6C006EA9"/>
  <w16cid:commentId w16cid:paraId="5A383840" w16cid:durableId="19534748"/>
  <w16cid:commentId w16cid:paraId="3D3247F6" w16cid:durableId="514EE1C9"/>
  <w16cid:commentId w16cid:paraId="213ECF25" w16cid:durableId="48A34640"/>
  <w16cid:commentId w16cid:paraId="68BD664C" w16cid:durableId="57E20C22"/>
  <w16cid:commentId w16cid:paraId="5B15DBBA" w16cid:durableId="4156AAC3"/>
  <w16cid:commentId w16cid:paraId="5145EB98" w16cid:durableId="4F2FFE5F"/>
  <w16cid:commentId w16cid:paraId="000122FB" w16cid:durableId="4606C02C"/>
  <w16cid:commentId w16cid:paraId="6A6E7569" w16cid:durableId="3EF2F090"/>
  <w16cid:commentId w16cid:paraId="69F85A58" w16cid:durableId="12E63E43"/>
  <w16cid:commentId w16cid:paraId="60F0FF7C" w16cid:durableId="6B518E25"/>
  <w16cid:commentId w16cid:paraId="22AB14BD" w16cid:durableId="52B52F5D"/>
  <w16cid:commentId w16cid:paraId="434C9CC7" w16cid:durableId="1C43390A"/>
  <w16cid:commentId w16cid:paraId="5F322282" w16cid:durableId="1D8F9C8B"/>
  <w16cid:commentId w16cid:paraId="6B1127DD" w16cid:durableId="42E0BEBE"/>
  <w16cid:commentId w16cid:paraId="5B1D2200" w16cid:durableId="10DC6C4F"/>
  <w16cid:commentId w16cid:paraId="1EE4B234" w16cid:durableId="24D42B20"/>
  <w16cid:commentId w16cid:paraId="76D91BF9" w16cid:durableId="47247928"/>
  <w16cid:commentId w16cid:paraId="6EAF44F5" w16cid:durableId="190003B1"/>
  <w16cid:commentId w16cid:paraId="245D1229" w16cid:durableId="074B9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F08AA0" w14:textId="77777777" w:rsidR="00F36063" w:rsidRDefault="00F36063" w:rsidP="00DA61FA">
      <w:r>
        <w:separator/>
      </w:r>
    </w:p>
  </w:endnote>
  <w:endnote w:type="continuationSeparator" w:id="0">
    <w:p w14:paraId="531B39F3" w14:textId="77777777" w:rsidR="00F36063" w:rsidRDefault="00F36063"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6416B0" w14:textId="77777777" w:rsidR="00F36063" w:rsidRDefault="00F36063" w:rsidP="00DA61FA">
      <w:r>
        <w:separator/>
      </w:r>
    </w:p>
  </w:footnote>
  <w:footnote w:type="continuationSeparator" w:id="0">
    <w:p w14:paraId="367C27F3" w14:textId="77777777" w:rsidR="00F36063" w:rsidRDefault="00F36063"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ie Bayne">
    <w15:presenceInfo w15:providerId="AD" w15:userId="S::chbayne@health.ucsd.edu::2d862003-bc70-40d1-a26b-f0bb245f7a78"/>
  </w15:person>
  <w15:person w15:author="O'Donoghue, Anthony">
    <w15:presenceInfo w15:providerId="AD" w15:userId="S::ajodonoghue@health.ucsd.edu::479948f9-762b-4608-a8e0-02927f81eb52"/>
  </w15:person>
  <w15:person w15:author="Brianna M Hurysz">
    <w15:presenceInfo w15:providerId="AD" w15:userId="S::bhurysz@health.ucsd.edu::82251eb9-ec51-4830-b34e-1e17280770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7980"/>
    <w:rsid w:val="0001347F"/>
    <w:rsid w:val="000175EC"/>
    <w:rsid w:val="00021170"/>
    <w:rsid w:val="000223BC"/>
    <w:rsid w:val="00023132"/>
    <w:rsid w:val="00025E56"/>
    <w:rsid w:val="00034B9D"/>
    <w:rsid w:val="000354D1"/>
    <w:rsid w:val="00041027"/>
    <w:rsid w:val="00041BFE"/>
    <w:rsid w:val="00041DA9"/>
    <w:rsid w:val="0004574C"/>
    <w:rsid w:val="00047FCB"/>
    <w:rsid w:val="0005160D"/>
    <w:rsid w:val="000532E7"/>
    <w:rsid w:val="0006218D"/>
    <w:rsid w:val="000633B2"/>
    <w:rsid w:val="00064A08"/>
    <w:rsid w:val="000726EB"/>
    <w:rsid w:val="00072F6A"/>
    <w:rsid w:val="000760FC"/>
    <w:rsid w:val="00076E84"/>
    <w:rsid w:val="000842CC"/>
    <w:rsid w:val="000869D8"/>
    <w:rsid w:val="00094883"/>
    <w:rsid w:val="000979DB"/>
    <w:rsid w:val="00097B23"/>
    <w:rsid w:val="000A1753"/>
    <w:rsid w:val="000A3664"/>
    <w:rsid w:val="000A3A5D"/>
    <w:rsid w:val="000B0B2C"/>
    <w:rsid w:val="000B27AA"/>
    <w:rsid w:val="000B653A"/>
    <w:rsid w:val="000C1745"/>
    <w:rsid w:val="000C27D2"/>
    <w:rsid w:val="000D2189"/>
    <w:rsid w:val="000E2341"/>
    <w:rsid w:val="000E463D"/>
    <w:rsid w:val="000E5197"/>
    <w:rsid w:val="000E6FA3"/>
    <w:rsid w:val="000E764F"/>
    <w:rsid w:val="000F18F7"/>
    <w:rsid w:val="000F5822"/>
    <w:rsid w:val="00113FB6"/>
    <w:rsid w:val="00123442"/>
    <w:rsid w:val="00124DAF"/>
    <w:rsid w:val="00127318"/>
    <w:rsid w:val="001333F8"/>
    <w:rsid w:val="00133E19"/>
    <w:rsid w:val="00134F26"/>
    <w:rsid w:val="00135F4A"/>
    <w:rsid w:val="00141CD9"/>
    <w:rsid w:val="00141F95"/>
    <w:rsid w:val="00142ECA"/>
    <w:rsid w:val="00145366"/>
    <w:rsid w:val="001470E0"/>
    <w:rsid w:val="001655EF"/>
    <w:rsid w:val="00167F7A"/>
    <w:rsid w:val="00171749"/>
    <w:rsid w:val="00173408"/>
    <w:rsid w:val="00180855"/>
    <w:rsid w:val="001827F5"/>
    <w:rsid w:val="00183761"/>
    <w:rsid w:val="00183A5C"/>
    <w:rsid w:val="00184F8E"/>
    <w:rsid w:val="00187C7C"/>
    <w:rsid w:val="0019031A"/>
    <w:rsid w:val="00190C83"/>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2F29"/>
    <w:rsid w:val="001F6A3B"/>
    <w:rsid w:val="00202EFE"/>
    <w:rsid w:val="00203808"/>
    <w:rsid w:val="00203F2F"/>
    <w:rsid w:val="00204CCD"/>
    <w:rsid w:val="002071E6"/>
    <w:rsid w:val="00213823"/>
    <w:rsid w:val="00215DF6"/>
    <w:rsid w:val="002224E3"/>
    <w:rsid w:val="002242B1"/>
    <w:rsid w:val="0022623F"/>
    <w:rsid w:val="00231C38"/>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BEC"/>
    <w:rsid w:val="00281D8E"/>
    <w:rsid w:val="00282357"/>
    <w:rsid w:val="002829B1"/>
    <w:rsid w:val="002855BB"/>
    <w:rsid w:val="002946BD"/>
    <w:rsid w:val="002A5CED"/>
    <w:rsid w:val="002A7104"/>
    <w:rsid w:val="002B50DB"/>
    <w:rsid w:val="002B55E4"/>
    <w:rsid w:val="002C2437"/>
    <w:rsid w:val="002C3B73"/>
    <w:rsid w:val="002C62AD"/>
    <w:rsid w:val="002D09AC"/>
    <w:rsid w:val="002D1DD3"/>
    <w:rsid w:val="002D4AA4"/>
    <w:rsid w:val="002D6AA1"/>
    <w:rsid w:val="002E02B5"/>
    <w:rsid w:val="002E31AB"/>
    <w:rsid w:val="002F0D24"/>
    <w:rsid w:val="002F2E30"/>
    <w:rsid w:val="002F310F"/>
    <w:rsid w:val="002F4418"/>
    <w:rsid w:val="00300DA5"/>
    <w:rsid w:val="003019D7"/>
    <w:rsid w:val="00301C49"/>
    <w:rsid w:val="003129E4"/>
    <w:rsid w:val="00312B51"/>
    <w:rsid w:val="003130F0"/>
    <w:rsid w:val="00313C71"/>
    <w:rsid w:val="00315BCE"/>
    <w:rsid w:val="00315EB7"/>
    <w:rsid w:val="003206C9"/>
    <w:rsid w:val="00325251"/>
    <w:rsid w:val="0032684C"/>
    <w:rsid w:val="00327323"/>
    <w:rsid w:val="00327C2A"/>
    <w:rsid w:val="00341B7E"/>
    <w:rsid w:val="00342E35"/>
    <w:rsid w:val="00357470"/>
    <w:rsid w:val="00357C5F"/>
    <w:rsid w:val="003602E9"/>
    <w:rsid w:val="00362890"/>
    <w:rsid w:val="00363D50"/>
    <w:rsid w:val="003703F0"/>
    <w:rsid w:val="00370CC6"/>
    <w:rsid w:val="0037317E"/>
    <w:rsid w:val="0037723F"/>
    <w:rsid w:val="00381668"/>
    <w:rsid w:val="00382BFA"/>
    <w:rsid w:val="0038344E"/>
    <w:rsid w:val="00385798"/>
    <w:rsid w:val="00385D44"/>
    <w:rsid w:val="0039073E"/>
    <w:rsid w:val="00393B99"/>
    <w:rsid w:val="00394D10"/>
    <w:rsid w:val="00394F96"/>
    <w:rsid w:val="003971EB"/>
    <w:rsid w:val="003A4707"/>
    <w:rsid w:val="003A6A39"/>
    <w:rsid w:val="003B2AA6"/>
    <w:rsid w:val="003B38F8"/>
    <w:rsid w:val="003B3A97"/>
    <w:rsid w:val="003C1A89"/>
    <w:rsid w:val="003C584C"/>
    <w:rsid w:val="003C7099"/>
    <w:rsid w:val="003D5003"/>
    <w:rsid w:val="003D53C0"/>
    <w:rsid w:val="003D570F"/>
    <w:rsid w:val="003D7241"/>
    <w:rsid w:val="003E0C59"/>
    <w:rsid w:val="003E4F25"/>
    <w:rsid w:val="003F0C15"/>
    <w:rsid w:val="003F4813"/>
    <w:rsid w:val="004111DF"/>
    <w:rsid w:val="00411F1C"/>
    <w:rsid w:val="0042182F"/>
    <w:rsid w:val="00426092"/>
    <w:rsid w:val="00426824"/>
    <w:rsid w:val="00432203"/>
    <w:rsid w:val="004327D1"/>
    <w:rsid w:val="00440999"/>
    <w:rsid w:val="004415C4"/>
    <w:rsid w:val="004509E1"/>
    <w:rsid w:val="00456881"/>
    <w:rsid w:val="00464613"/>
    <w:rsid w:val="004659CC"/>
    <w:rsid w:val="004672DC"/>
    <w:rsid w:val="00480E34"/>
    <w:rsid w:val="00490534"/>
    <w:rsid w:val="004952E4"/>
    <w:rsid w:val="004A5436"/>
    <w:rsid w:val="004B5992"/>
    <w:rsid w:val="004C0685"/>
    <w:rsid w:val="004C0CD4"/>
    <w:rsid w:val="004C5DE2"/>
    <w:rsid w:val="004D034A"/>
    <w:rsid w:val="004D5EE0"/>
    <w:rsid w:val="004E03C0"/>
    <w:rsid w:val="004E2235"/>
    <w:rsid w:val="004E6173"/>
    <w:rsid w:val="004F26D8"/>
    <w:rsid w:val="004F46E7"/>
    <w:rsid w:val="004F54DB"/>
    <w:rsid w:val="005005CA"/>
    <w:rsid w:val="0050174A"/>
    <w:rsid w:val="00501E14"/>
    <w:rsid w:val="0051042F"/>
    <w:rsid w:val="0051085B"/>
    <w:rsid w:val="005130AC"/>
    <w:rsid w:val="0052222B"/>
    <w:rsid w:val="005237EB"/>
    <w:rsid w:val="0052442E"/>
    <w:rsid w:val="00525B98"/>
    <w:rsid w:val="00525FEB"/>
    <w:rsid w:val="00531BD0"/>
    <w:rsid w:val="00532753"/>
    <w:rsid w:val="005341C9"/>
    <w:rsid w:val="005351BA"/>
    <w:rsid w:val="00535BBE"/>
    <w:rsid w:val="005408FE"/>
    <w:rsid w:val="00545438"/>
    <w:rsid w:val="00547201"/>
    <w:rsid w:val="005535C2"/>
    <w:rsid w:val="00556757"/>
    <w:rsid w:val="00562D02"/>
    <w:rsid w:val="0057133B"/>
    <w:rsid w:val="00572007"/>
    <w:rsid w:val="005753F8"/>
    <w:rsid w:val="0057643C"/>
    <w:rsid w:val="00577C57"/>
    <w:rsid w:val="005904FD"/>
    <w:rsid w:val="00596302"/>
    <w:rsid w:val="005A0FAC"/>
    <w:rsid w:val="005A49F9"/>
    <w:rsid w:val="005A4A5A"/>
    <w:rsid w:val="005B054A"/>
    <w:rsid w:val="005B1052"/>
    <w:rsid w:val="005C1D19"/>
    <w:rsid w:val="005C2A6D"/>
    <w:rsid w:val="005C7E3E"/>
    <w:rsid w:val="005D2CFE"/>
    <w:rsid w:val="005D3558"/>
    <w:rsid w:val="005D5CDA"/>
    <w:rsid w:val="005D5FD7"/>
    <w:rsid w:val="005D7A9E"/>
    <w:rsid w:val="005E021D"/>
    <w:rsid w:val="005E192E"/>
    <w:rsid w:val="005E4DE9"/>
    <w:rsid w:val="005E76FA"/>
    <w:rsid w:val="005F1D68"/>
    <w:rsid w:val="005F655F"/>
    <w:rsid w:val="005F7A1E"/>
    <w:rsid w:val="0060387C"/>
    <w:rsid w:val="00604AA4"/>
    <w:rsid w:val="00612BA9"/>
    <w:rsid w:val="0061465E"/>
    <w:rsid w:val="0061472B"/>
    <w:rsid w:val="00616263"/>
    <w:rsid w:val="006206C9"/>
    <w:rsid w:val="00620CB7"/>
    <w:rsid w:val="0062165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2B71"/>
    <w:rsid w:val="00684E12"/>
    <w:rsid w:val="00684EFE"/>
    <w:rsid w:val="00687654"/>
    <w:rsid w:val="006939C1"/>
    <w:rsid w:val="00694E3B"/>
    <w:rsid w:val="006961C6"/>
    <w:rsid w:val="006965D9"/>
    <w:rsid w:val="006A0DA1"/>
    <w:rsid w:val="006A264F"/>
    <w:rsid w:val="006A3DA4"/>
    <w:rsid w:val="006A6FDF"/>
    <w:rsid w:val="006C149C"/>
    <w:rsid w:val="006C63A4"/>
    <w:rsid w:val="006C7074"/>
    <w:rsid w:val="006D14C1"/>
    <w:rsid w:val="006D1828"/>
    <w:rsid w:val="006D1F23"/>
    <w:rsid w:val="006D290A"/>
    <w:rsid w:val="006D5A6E"/>
    <w:rsid w:val="006D691F"/>
    <w:rsid w:val="006D75E6"/>
    <w:rsid w:val="006E0DC7"/>
    <w:rsid w:val="006E1D3B"/>
    <w:rsid w:val="006E263E"/>
    <w:rsid w:val="006E355C"/>
    <w:rsid w:val="006E3A62"/>
    <w:rsid w:val="006E643B"/>
    <w:rsid w:val="006F0FA7"/>
    <w:rsid w:val="006F2B02"/>
    <w:rsid w:val="006F4F9E"/>
    <w:rsid w:val="006F669F"/>
    <w:rsid w:val="006F6DCF"/>
    <w:rsid w:val="0070128B"/>
    <w:rsid w:val="00703CB6"/>
    <w:rsid w:val="00704058"/>
    <w:rsid w:val="00710803"/>
    <w:rsid w:val="007113B1"/>
    <w:rsid w:val="0071423A"/>
    <w:rsid w:val="00717ECB"/>
    <w:rsid w:val="0072721E"/>
    <w:rsid w:val="0073346E"/>
    <w:rsid w:val="007350E2"/>
    <w:rsid w:val="00737108"/>
    <w:rsid w:val="0073715B"/>
    <w:rsid w:val="007408CF"/>
    <w:rsid w:val="00745457"/>
    <w:rsid w:val="0074744E"/>
    <w:rsid w:val="00751FFC"/>
    <w:rsid w:val="007527A3"/>
    <w:rsid w:val="00753EAF"/>
    <w:rsid w:val="00754177"/>
    <w:rsid w:val="00765049"/>
    <w:rsid w:val="00765912"/>
    <w:rsid w:val="00767B0C"/>
    <w:rsid w:val="0077475E"/>
    <w:rsid w:val="00775960"/>
    <w:rsid w:val="0078014F"/>
    <w:rsid w:val="007808E7"/>
    <w:rsid w:val="007818E1"/>
    <w:rsid w:val="007823FA"/>
    <w:rsid w:val="00783102"/>
    <w:rsid w:val="00783E42"/>
    <w:rsid w:val="00786FAD"/>
    <w:rsid w:val="007917A3"/>
    <w:rsid w:val="00791827"/>
    <w:rsid w:val="00794745"/>
    <w:rsid w:val="00795576"/>
    <w:rsid w:val="0079623A"/>
    <w:rsid w:val="007A4917"/>
    <w:rsid w:val="007A6E4D"/>
    <w:rsid w:val="007A7E6B"/>
    <w:rsid w:val="007B139F"/>
    <w:rsid w:val="007B24BC"/>
    <w:rsid w:val="007B56F3"/>
    <w:rsid w:val="007B5744"/>
    <w:rsid w:val="007B7048"/>
    <w:rsid w:val="007B748F"/>
    <w:rsid w:val="007B7845"/>
    <w:rsid w:val="007C005F"/>
    <w:rsid w:val="007C07B6"/>
    <w:rsid w:val="007C07C8"/>
    <w:rsid w:val="007C2821"/>
    <w:rsid w:val="007C6670"/>
    <w:rsid w:val="007D06DD"/>
    <w:rsid w:val="007D11E1"/>
    <w:rsid w:val="007E7F86"/>
    <w:rsid w:val="007F1262"/>
    <w:rsid w:val="007F6F00"/>
    <w:rsid w:val="00802900"/>
    <w:rsid w:val="00802A84"/>
    <w:rsid w:val="00804486"/>
    <w:rsid w:val="00813E74"/>
    <w:rsid w:val="00820411"/>
    <w:rsid w:val="00821BA1"/>
    <w:rsid w:val="00821EC8"/>
    <w:rsid w:val="00822278"/>
    <w:rsid w:val="00830E43"/>
    <w:rsid w:val="00832E7D"/>
    <w:rsid w:val="00835A99"/>
    <w:rsid w:val="00835ACA"/>
    <w:rsid w:val="00851252"/>
    <w:rsid w:val="00857AAF"/>
    <w:rsid w:val="008615A7"/>
    <w:rsid w:val="00867813"/>
    <w:rsid w:val="0087357A"/>
    <w:rsid w:val="00874533"/>
    <w:rsid w:val="00875029"/>
    <w:rsid w:val="00876312"/>
    <w:rsid w:val="00890AF4"/>
    <w:rsid w:val="00893312"/>
    <w:rsid w:val="00896BE5"/>
    <w:rsid w:val="008A1ED7"/>
    <w:rsid w:val="008A437F"/>
    <w:rsid w:val="008D48D7"/>
    <w:rsid w:val="008D6383"/>
    <w:rsid w:val="008D741C"/>
    <w:rsid w:val="008D7FFB"/>
    <w:rsid w:val="008E1E82"/>
    <w:rsid w:val="008E62CF"/>
    <w:rsid w:val="008E690B"/>
    <w:rsid w:val="008E6F40"/>
    <w:rsid w:val="008F0A0C"/>
    <w:rsid w:val="008F215D"/>
    <w:rsid w:val="008F2C0D"/>
    <w:rsid w:val="008F593C"/>
    <w:rsid w:val="008F7014"/>
    <w:rsid w:val="00903063"/>
    <w:rsid w:val="00907517"/>
    <w:rsid w:val="009101EB"/>
    <w:rsid w:val="0091296A"/>
    <w:rsid w:val="00914238"/>
    <w:rsid w:val="00920D96"/>
    <w:rsid w:val="00924B59"/>
    <w:rsid w:val="00926DEB"/>
    <w:rsid w:val="009319E3"/>
    <w:rsid w:val="00936CE1"/>
    <w:rsid w:val="00945DF5"/>
    <w:rsid w:val="00946E87"/>
    <w:rsid w:val="00947535"/>
    <w:rsid w:val="00954332"/>
    <w:rsid w:val="00954C35"/>
    <w:rsid w:val="00955E34"/>
    <w:rsid w:val="009623C1"/>
    <w:rsid w:val="0096443B"/>
    <w:rsid w:val="009647D0"/>
    <w:rsid w:val="00965081"/>
    <w:rsid w:val="00967829"/>
    <w:rsid w:val="00970434"/>
    <w:rsid w:val="009768E1"/>
    <w:rsid w:val="00981C6F"/>
    <w:rsid w:val="00984494"/>
    <w:rsid w:val="00990612"/>
    <w:rsid w:val="00991BF9"/>
    <w:rsid w:val="00992EC6"/>
    <w:rsid w:val="00995330"/>
    <w:rsid w:val="00995BD3"/>
    <w:rsid w:val="0099640E"/>
    <w:rsid w:val="00996773"/>
    <w:rsid w:val="009975B8"/>
    <w:rsid w:val="009A21B6"/>
    <w:rsid w:val="009A5EBF"/>
    <w:rsid w:val="009A63A3"/>
    <w:rsid w:val="009A664F"/>
    <w:rsid w:val="009A74A3"/>
    <w:rsid w:val="009B01F4"/>
    <w:rsid w:val="009B2AC1"/>
    <w:rsid w:val="009B302D"/>
    <w:rsid w:val="009B419E"/>
    <w:rsid w:val="009B4A5C"/>
    <w:rsid w:val="009B5256"/>
    <w:rsid w:val="009B5638"/>
    <w:rsid w:val="009B5EB0"/>
    <w:rsid w:val="009B5FE1"/>
    <w:rsid w:val="009B6C8C"/>
    <w:rsid w:val="009B7615"/>
    <w:rsid w:val="009C02B1"/>
    <w:rsid w:val="009C034A"/>
    <w:rsid w:val="009C0F43"/>
    <w:rsid w:val="009C56D1"/>
    <w:rsid w:val="009C6097"/>
    <w:rsid w:val="009D3C2D"/>
    <w:rsid w:val="009D3ECD"/>
    <w:rsid w:val="009D7B55"/>
    <w:rsid w:val="009E5959"/>
    <w:rsid w:val="009E60CF"/>
    <w:rsid w:val="009F265E"/>
    <w:rsid w:val="009F2C5C"/>
    <w:rsid w:val="009F77F8"/>
    <w:rsid w:val="00A014AA"/>
    <w:rsid w:val="00A03918"/>
    <w:rsid w:val="00A03F44"/>
    <w:rsid w:val="00A043A6"/>
    <w:rsid w:val="00A07955"/>
    <w:rsid w:val="00A10EF5"/>
    <w:rsid w:val="00A12185"/>
    <w:rsid w:val="00A15925"/>
    <w:rsid w:val="00A201A5"/>
    <w:rsid w:val="00A21F00"/>
    <w:rsid w:val="00A22C7F"/>
    <w:rsid w:val="00A25395"/>
    <w:rsid w:val="00A34F2E"/>
    <w:rsid w:val="00A352B2"/>
    <w:rsid w:val="00A3725F"/>
    <w:rsid w:val="00A40699"/>
    <w:rsid w:val="00A45C4E"/>
    <w:rsid w:val="00A523DA"/>
    <w:rsid w:val="00A528AF"/>
    <w:rsid w:val="00A55A4A"/>
    <w:rsid w:val="00A61877"/>
    <w:rsid w:val="00A62B28"/>
    <w:rsid w:val="00A676E3"/>
    <w:rsid w:val="00A67F53"/>
    <w:rsid w:val="00A70039"/>
    <w:rsid w:val="00A84EED"/>
    <w:rsid w:val="00A9248A"/>
    <w:rsid w:val="00AA6497"/>
    <w:rsid w:val="00AB0443"/>
    <w:rsid w:val="00AB1426"/>
    <w:rsid w:val="00AB1AE3"/>
    <w:rsid w:val="00AC1566"/>
    <w:rsid w:val="00AD2689"/>
    <w:rsid w:val="00AD2722"/>
    <w:rsid w:val="00AD3A78"/>
    <w:rsid w:val="00AE1B5F"/>
    <w:rsid w:val="00AE2C5C"/>
    <w:rsid w:val="00AF0514"/>
    <w:rsid w:val="00AF2135"/>
    <w:rsid w:val="00AF278C"/>
    <w:rsid w:val="00AF2AF6"/>
    <w:rsid w:val="00AF4975"/>
    <w:rsid w:val="00AF624A"/>
    <w:rsid w:val="00B021D5"/>
    <w:rsid w:val="00B023F0"/>
    <w:rsid w:val="00B02E0E"/>
    <w:rsid w:val="00B06663"/>
    <w:rsid w:val="00B1027E"/>
    <w:rsid w:val="00B22B0B"/>
    <w:rsid w:val="00B242FD"/>
    <w:rsid w:val="00B25957"/>
    <w:rsid w:val="00B26114"/>
    <w:rsid w:val="00B27B06"/>
    <w:rsid w:val="00B3325F"/>
    <w:rsid w:val="00B41E5F"/>
    <w:rsid w:val="00B43D47"/>
    <w:rsid w:val="00B47FC3"/>
    <w:rsid w:val="00B5349A"/>
    <w:rsid w:val="00B54647"/>
    <w:rsid w:val="00B60376"/>
    <w:rsid w:val="00B66921"/>
    <w:rsid w:val="00B722E8"/>
    <w:rsid w:val="00B72E23"/>
    <w:rsid w:val="00B73B3B"/>
    <w:rsid w:val="00B746D2"/>
    <w:rsid w:val="00B752EB"/>
    <w:rsid w:val="00B77314"/>
    <w:rsid w:val="00B81088"/>
    <w:rsid w:val="00B83030"/>
    <w:rsid w:val="00B91509"/>
    <w:rsid w:val="00B91568"/>
    <w:rsid w:val="00B92DAE"/>
    <w:rsid w:val="00B938A0"/>
    <w:rsid w:val="00B96F00"/>
    <w:rsid w:val="00B974ED"/>
    <w:rsid w:val="00B97A99"/>
    <w:rsid w:val="00BA1B46"/>
    <w:rsid w:val="00BA2EA3"/>
    <w:rsid w:val="00BA4510"/>
    <w:rsid w:val="00BA71DC"/>
    <w:rsid w:val="00BA735F"/>
    <w:rsid w:val="00BA7C62"/>
    <w:rsid w:val="00BA7DF7"/>
    <w:rsid w:val="00BB1822"/>
    <w:rsid w:val="00BB6352"/>
    <w:rsid w:val="00BC1756"/>
    <w:rsid w:val="00BD76A7"/>
    <w:rsid w:val="00BE6C78"/>
    <w:rsid w:val="00BF1298"/>
    <w:rsid w:val="00BF381A"/>
    <w:rsid w:val="00BF7F45"/>
    <w:rsid w:val="00C00172"/>
    <w:rsid w:val="00C020D9"/>
    <w:rsid w:val="00C04DA5"/>
    <w:rsid w:val="00C100CC"/>
    <w:rsid w:val="00C11F83"/>
    <w:rsid w:val="00C15E45"/>
    <w:rsid w:val="00C20B44"/>
    <w:rsid w:val="00C25D31"/>
    <w:rsid w:val="00C3069A"/>
    <w:rsid w:val="00C33F44"/>
    <w:rsid w:val="00C36497"/>
    <w:rsid w:val="00C40DD3"/>
    <w:rsid w:val="00C41B23"/>
    <w:rsid w:val="00C52FDC"/>
    <w:rsid w:val="00C543E4"/>
    <w:rsid w:val="00C553B4"/>
    <w:rsid w:val="00C55A8D"/>
    <w:rsid w:val="00C56BAC"/>
    <w:rsid w:val="00C636FD"/>
    <w:rsid w:val="00C63C37"/>
    <w:rsid w:val="00C7002C"/>
    <w:rsid w:val="00C702AB"/>
    <w:rsid w:val="00C723DF"/>
    <w:rsid w:val="00C75773"/>
    <w:rsid w:val="00C75D48"/>
    <w:rsid w:val="00C7652B"/>
    <w:rsid w:val="00C7777D"/>
    <w:rsid w:val="00C81CE8"/>
    <w:rsid w:val="00C86240"/>
    <w:rsid w:val="00C92A0B"/>
    <w:rsid w:val="00C92A8D"/>
    <w:rsid w:val="00C94F36"/>
    <w:rsid w:val="00C97CFD"/>
    <w:rsid w:val="00CA00A3"/>
    <w:rsid w:val="00CA277F"/>
    <w:rsid w:val="00CA695C"/>
    <w:rsid w:val="00CB1CBC"/>
    <w:rsid w:val="00CB25CF"/>
    <w:rsid w:val="00CD384E"/>
    <w:rsid w:val="00CE204C"/>
    <w:rsid w:val="00CE3393"/>
    <w:rsid w:val="00CE6A3E"/>
    <w:rsid w:val="00CF0D29"/>
    <w:rsid w:val="00CF12E5"/>
    <w:rsid w:val="00CF15FD"/>
    <w:rsid w:val="00CF18B2"/>
    <w:rsid w:val="00CF6E3A"/>
    <w:rsid w:val="00D005AF"/>
    <w:rsid w:val="00D02AF5"/>
    <w:rsid w:val="00D062CB"/>
    <w:rsid w:val="00D06FB1"/>
    <w:rsid w:val="00D136A9"/>
    <w:rsid w:val="00D20834"/>
    <w:rsid w:val="00D22578"/>
    <w:rsid w:val="00D23083"/>
    <w:rsid w:val="00D35837"/>
    <w:rsid w:val="00D40695"/>
    <w:rsid w:val="00D4092A"/>
    <w:rsid w:val="00D45E15"/>
    <w:rsid w:val="00D55916"/>
    <w:rsid w:val="00D7098F"/>
    <w:rsid w:val="00D71228"/>
    <w:rsid w:val="00D71EB8"/>
    <w:rsid w:val="00D75821"/>
    <w:rsid w:val="00D832C6"/>
    <w:rsid w:val="00D84A26"/>
    <w:rsid w:val="00D866B5"/>
    <w:rsid w:val="00D868D9"/>
    <w:rsid w:val="00D97C01"/>
    <w:rsid w:val="00DA3AF7"/>
    <w:rsid w:val="00DA61FA"/>
    <w:rsid w:val="00DB04E4"/>
    <w:rsid w:val="00DB0ED7"/>
    <w:rsid w:val="00DB38EC"/>
    <w:rsid w:val="00DC3DF2"/>
    <w:rsid w:val="00DC40D7"/>
    <w:rsid w:val="00DC4DFE"/>
    <w:rsid w:val="00DD58D3"/>
    <w:rsid w:val="00DD5FB1"/>
    <w:rsid w:val="00DE3FC0"/>
    <w:rsid w:val="00DE5EBD"/>
    <w:rsid w:val="00DE79C5"/>
    <w:rsid w:val="00DF0BF3"/>
    <w:rsid w:val="00DF1E9E"/>
    <w:rsid w:val="00DF21B3"/>
    <w:rsid w:val="00DF37E1"/>
    <w:rsid w:val="00DF5A84"/>
    <w:rsid w:val="00DF6965"/>
    <w:rsid w:val="00E00725"/>
    <w:rsid w:val="00E04EEF"/>
    <w:rsid w:val="00E13BDF"/>
    <w:rsid w:val="00E143F8"/>
    <w:rsid w:val="00E16838"/>
    <w:rsid w:val="00E16F89"/>
    <w:rsid w:val="00E17BAA"/>
    <w:rsid w:val="00E220B8"/>
    <w:rsid w:val="00E258D8"/>
    <w:rsid w:val="00E2715B"/>
    <w:rsid w:val="00E27BCF"/>
    <w:rsid w:val="00E315D1"/>
    <w:rsid w:val="00E3167C"/>
    <w:rsid w:val="00E32B25"/>
    <w:rsid w:val="00E346DA"/>
    <w:rsid w:val="00E35CEA"/>
    <w:rsid w:val="00E40B9C"/>
    <w:rsid w:val="00E40C63"/>
    <w:rsid w:val="00E516D8"/>
    <w:rsid w:val="00E5209E"/>
    <w:rsid w:val="00E533B8"/>
    <w:rsid w:val="00E54B49"/>
    <w:rsid w:val="00E56009"/>
    <w:rsid w:val="00E64827"/>
    <w:rsid w:val="00E663F0"/>
    <w:rsid w:val="00E673A2"/>
    <w:rsid w:val="00E6765A"/>
    <w:rsid w:val="00E73BCD"/>
    <w:rsid w:val="00E75891"/>
    <w:rsid w:val="00E76AF3"/>
    <w:rsid w:val="00E77EFF"/>
    <w:rsid w:val="00E81095"/>
    <w:rsid w:val="00E838BE"/>
    <w:rsid w:val="00E874C3"/>
    <w:rsid w:val="00E9158F"/>
    <w:rsid w:val="00E92335"/>
    <w:rsid w:val="00E94F3F"/>
    <w:rsid w:val="00EA36D4"/>
    <w:rsid w:val="00EB0E14"/>
    <w:rsid w:val="00EB1B55"/>
    <w:rsid w:val="00EB2BE3"/>
    <w:rsid w:val="00EB4F93"/>
    <w:rsid w:val="00EB547F"/>
    <w:rsid w:val="00EB58F7"/>
    <w:rsid w:val="00EC317F"/>
    <w:rsid w:val="00EC71F0"/>
    <w:rsid w:val="00ED1765"/>
    <w:rsid w:val="00ED36E3"/>
    <w:rsid w:val="00ED6662"/>
    <w:rsid w:val="00EE2269"/>
    <w:rsid w:val="00EF1465"/>
    <w:rsid w:val="00EF1F0E"/>
    <w:rsid w:val="00EF2CF4"/>
    <w:rsid w:val="00EF3632"/>
    <w:rsid w:val="00EF7FBF"/>
    <w:rsid w:val="00F015AE"/>
    <w:rsid w:val="00F127AE"/>
    <w:rsid w:val="00F150EF"/>
    <w:rsid w:val="00F1679E"/>
    <w:rsid w:val="00F27C85"/>
    <w:rsid w:val="00F36063"/>
    <w:rsid w:val="00F40671"/>
    <w:rsid w:val="00F41353"/>
    <w:rsid w:val="00F4397C"/>
    <w:rsid w:val="00F47255"/>
    <w:rsid w:val="00F5225F"/>
    <w:rsid w:val="00F5611D"/>
    <w:rsid w:val="00F5650F"/>
    <w:rsid w:val="00F5752C"/>
    <w:rsid w:val="00F63871"/>
    <w:rsid w:val="00F712C2"/>
    <w:rsid w:val="00F76498"/>
    <w:rsid w:val="00F7673D"/>
    <w:rsid w:val="00F80B91"/>
    <w:rsid w:val="00F854A8"/>
    <w:rsid w:val="00F87E71"/>
    <w:rsid w:val="00F87F42"/>
    <w:rsid w:val="00F87FE0"/>
    <w:rsid w:val="00F94A1B"/>
    <w:rsid w:val="00FA1771"/>
    <w:rsid w:val="00FA2236"/>
    <w:rsid w:val="00FA34C4"/>
    <w:rsid w:val="00FA491D"/>
    <w:rsid w:val="00FA5AA1"/>
    <w:rsid w:val="00FB471A"/>
    <w:rsid w:val="00FB58AD"/>
    <w:rsid w:val="00FB75C1"/>
    <w:rsid w:val="00FC3B59"/>
    <w:rsid w:val="00FC42E3"/>
    <w:rsid w:val="00FD38CB"/>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aynec2/mspms" TargetMode="External"/><Relationship Id="rId18" Type="http://schemas.openxmlformats.org/officeDocument/2006/relationships/image" Target="media/image1.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gonzalezlab.shinyapps.io/mspms_shiny/" TargetMode="External"/><Relationship Id="rId17" Type="http://schemas.openxmlformats.org/officeDocument/2006/relationships/hyperlink" Target="https://github.com/baynec2/mspms-manuscript" TargetMode="External"/><Relationship Id="rId25"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yperlink" Target="https://github.com/baynec2/mspms" TargetMode="External"/><Relationship Id="rId20" Type="http://schemas.openxmlformats.org/officeDocument/2006/relationships/image" Target="media/image3.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23" Type="http://schemas.openxmlformats.org/officeDocument/2006/relationships/image" Target="media/image6.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emf"/><Relationship Id="rId31" Type="http://schemas.microsoft.com/office/2019/05/relationships/documenttasks" Target="documenttasks/documenttasks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onzalezlab.shinyapps.io/mspms_shiny/" TargetMode="External"/><Relationship Id="rId22" Type="http://schemas.openxmlformats.org/officeDocument/2006/relationships/image" Target="media/image5.emf"/><Relationship Id="rId27" Type="http://schemas.openxmlformats.org/officeDocument/2006/relationships/footer" Target="footer2.xml"/><Relationship Id="rId30"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A1012F6B-C8C8-4ABD-96A5-3D4F598B4701}">
    <t:Anchor>
      <t:Comment id="1474432034"/>
    </t:Anchor>
    <t:History>
      <t:Event id="{3007B43F-5D99-4F53-A011-4395F7C82BD0}" time="2024-08-28T00:26:15.985Z">
        <t:Attribution userId="S::ajodonoghue@health.ucsd.edu::479948f9-762b-4608-a8e0-02927f81eb52" userProvider="AD" userName="O'Donoghue, Anthony"/>
        <t:Anchor>
          <t:Comment id="317079107"/>
        </t:Anchor>
        <t:Create/>
      </t:Event>
      <t:Event id="{2DEB10FF-481C-48A2-8FD7-D14496D776D0}" time="2024-08-28T00:26:15.985Z">
        <t:Attribution userId="S::ajodonoghue@health.ucsd.edu::479948f9-762b-4608-a8e0-02927f81eb52" userProvider="AD" userName="O'Donoghue, Anthony"/>
        <t:Anchor>
          <t:Comment id="317079107"/>
        </t:Anchor>
        <t:Assign userId="S::bhurysz@health.ucsd.edu::82251eb9-ec51-4830-b34e-1e1728077023" userProvider="AD" userName="Brianna M Hurysz"/>
      </t:Event>
      <t:Event id="{5FD23FC8-2730-4220-96B5-85C759DEDDCA}" time="2024-08-28T00:26:15.985Z">
        <t:Attribution userId="S::ajodonoghue@health.ucsd.edu::479948f9-762b-4608-a8e0-02927f81eb52" userProvider="AD" userName="O'Donoghue, Anthony"/>
        <t:Anchor>
          <t:Comment id="317079107"/>
        </t:Anchor>
        <t:SetTitle title="@Brianna M Hurysz At some point we should probably update the FASTA file to the simple name!"/>
      </t:Event>
      <t:Event id="{D171A264-0117-E14F-8E82-27AA431F21E0}" time="2024-08-28T19:00:41.267Z">
        <t:Attribution userId="S::chbayne@health.ucsd.edu::2d862003-bc70-40d1-a26b-f0bb245f7a78" userProvider="AD" userName="Charlie Bayne"/>
        <t:Progress percentComplete="100"/>
      </t:Event>
      <t:Event id="{585C6F34-814F-BE4E-9C8F-2E6AD2126FAA}" time="2024-08-28T19:00:46.74Z">
        <t:Attribution userId="S::chbayne@health.ucsd.edu::2d862003-bc70-40d1-a26b-f0bb245f7a78" userProvider="AD" userName="Charlie Bayne"/>
        <t:Undo id="{D171A264-0117-E14F-8E82-27AA431F21E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29</TotalTime>
  <Pages>41</Pages>
  <Words>18545</Words>
  <Characters>105712</Characters>
  <Application>Microsoft Office Word</Application>
  <DocSecurity>0</DocSecurity>
  <Lines>880</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4</cp:revision>
  <dcterms:created xsi:type="dcterms:W3CDTF">2024-08-28T18:37:00Z</dcterms:created>
  <dcterms:modified xsi:type="dcterms:W3CDTF">2024-08-2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2kqeiwT"/&gt;&lt;style id="http://www.zotero.org/styles/nature" hasBibliography="1" bibliographyStyleHasBeenSet="1"/&gt;&lt;prefs&gt;&lt;pref name="fieldType" value="Field"/&gt;&lt;/prefs&gt;&lt;/data&gt;</vt:lpwstr>
  </property>
</Properties>
</file>